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bookmarkStart w:id="0" w:name="_Hlk157634159" w:displacedByCustomXml="next"/>
    <w:bookmarkEnd w:id="0" w:displacedByCustomXml="next"/>
    <w:sdt>
      <w:sdtPr>
        <w:rPr>
          <w:rFonts w:eastAsia="Times New Roman"/>
          <w:color w:val="000000"/>
          <w:sz w:val="20"/>
          <w:szCs w:val="20"/>
          <w:lang w:eastAsia="ru-RU"/>
        </w:rPr>
        <w:id w:val="-123206881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4"/>
          <w:lang w:eastAsia="en-US"/>
        </w:rPr>
      </w:sdtEndPr>
      <w:sdtContent>
        <w:p w14:paraId="0391BF24" w14:textId="02824975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  <w:r w:rsidRPr="00062EF0">
            <w:rPr>
              <w:rFonts w:eastAsia="Times New Roman"/>
              <w:noProof/>
              <w:color w:val="000000"/>
              <w:sz w:val="20"/>
              <w:szCs w:val="20"/>
              <w:lang w:eastAsia="ru-RU"/>
            </w:rPr>
            <w:drawing>
              <wp:anchor distT="0" distB="0" distL="114300" distR="114300" simplePos="0" relativeHeight="251659264" behindDoc="0" locked="0" layoutInCell="1" allowOverlap="1" wp14:anchorId="6F027999" wp14:editId="4CFFE136">
                <wp:simplePos x="0" y="0"/>
                <wp:positionH relativeFrom="column">
                  <wp:posOffset>3034665</wp:posOffset>
                </wp:positionH>
                <wp:positionV relativeFrom="paragraph">
                  <wp:posOffset>-192405</wp:posOffset>
                </wp:positionV>
                <wp:extent cx="370205" cy="607060"/>
                <wp:effectExtent l="0" t="0" r="0" b="0"/>
                <wp:wrapSquare wrapText="bothSides"/>
                <wp:docPr id="867328818" name="Рисунок 867328818" descr="Описание: лого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Рисунок 407" descr="Описание: лого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r="80949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70205" cy="607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5E6FCB" w14:textId="77777777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p w14:paraId="06F37C91" w14:textId="77777777" w:rsidR="0033058A" w:rsidRPr="00062EF0" w:rsidRDefault="0033058A" w:rsidP="003F751D">
          <w:pPr>
            <w:widowControl w:val="0"/>
            <w:shd w:val="clear" w:color="auto" w:fill="FFFFFF" w:themeFill="background1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/>
              <w:caps/>
              <w:lang w:eastAsia="ru-RU"/>
            </w:rPr>
          </w:pPr>
          <w:r w:rsidRPr="4CF46AD2">
            <w:rPr>
              <w:rFonts w:eastAsia="Times New Roman"/>
              <w:caps/>
              <w:lang w:eastAsia="ru-RU"/>
            </w:rPr>
            <w:t>МИНИСТЕРСТВО НАУКИ И ВЫСШЕГО ОБРАЗОВАНИЯ Российской Федерации</w:t>
          </w:r>
        </w:p>
        <w:p w14:paraId="45FE7488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/>
              <w:i/>
              <w:lang w:eastAsia="ru-RU"/>
            </w:rPr>
          </w:pPr>
          <w:r w:rsidRPr="00062EF0">
            <w:rPr>
              <w:rFonts w:eastAsia="Times New Roman"/>
              <w:lang w:eastAsia="ru-RU"/>
            </w:rPr>
            <w:t xml:space="preserve">Федеральное государственное автономное образовательное учреждение </w:t>
          </w:r>
          <w:r w:rsidRPr="00062EF0">
            <w:rPr>
              <w:rFonts w:eastAsia="Times New Roman" w:cs="Arial"/>
              <w:lang w:eastAsia="ru-RU"/>
            </w:rPr>
            <w:t>высшего образования</w:t>
          </w:r>
        </w:p>
        <w:p w14:paraId="4DC9658A" w14:textId="77777777" w:rsidR="0033058A" w:rsidRPr="00062EF0" w:rsidRDefault="0033058A" w:rsidP="003F751D">
          <w:pPr>
            <w:widowControl w:val="0"/>
            <w:tabs>
              <w:tab w:val="left" w:pos="3969"/>
            </w:tabs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lang w:eastAsia="ru-RU"/>
            </w:rPr>
          </w:pPr>
          <w:r w:rsidRPr="00062EF0">
            <w:rPr>
              <w:rFonts w:eastAsia="Times New Roman" w:cs="Arial"/>
              <w:b/>
              <w:bCs/>
              <w:lang w:eastAsia="ru-RU"/>
            </w:rPr>
            <w:t>«Дальневосточный федеральный университет»</w:t>
          </w:r>
        </w:p>
        <w:p w14:paraId="42493AB2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Cs/>
              <w:lang w:eastAsia="ru-RU"/>
            </w:rPr>
          </w:pPr>
          <w:r w:rsidRPr="00062EF0">
            <w:rPr>
              <w:rFonts w:eastAsia="Times New Roman" w:cs="Arial"/>
              <w:bCs/>
              <w:lang w:eastAsia="ru-RU"/>
            </w:rPr>
            <w:t>(ДВФУ)</w:t>
          </w:r>
        </w:p>
        <w:p w14:paraId="0E5D9728" w14:textId="77777777" w:rsidR="0033058A" w:rsidRPr="00062EF0" w:rsidRDefault="0033058A" w:rsidP="003F751D">
          <w:pPr>
            <w:shd w:val="clear" w:color="auto" w:fill="FFFFFF"/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b/>
              <w:bCs/>
              <w:color w:val="000000"/>
              <w:lang w:eastAsia="ru-RU"/>
            </w:rPr>
          </w:pPr>
        </w:p>
        <w:p w14:paraId="377CA0DD" w14:textId="77777777" w:rsidR="0033058A" w:rsidRPr="00062EF0" w:rsidRDefault="0033058A" w:rsidP="003F751D">
          <w:pPr>
            <w:pBdr>
              <w:top w:val="thinThickSmallGap" w:sz="24" w:space="2" w:color="auto"/>
            </w:pBdr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tbl>
          <w:tblPr>
            <w:tblW w:w="10173" w:type="dxa"/>
            <w:tblBorders>
              <w:insideH w:val="single" w:sz="4" w:space="0" w:color="auto"/>
              <w:insideV w:val="single" w:sz="4" w:space="0" w:color="auto"/>
            </w:tblBorders>
            <w:tblLook w:val="0000" w:firstRow="0" w:lastRow="0" w:firstColumn="0" w:lastColumn="0" w:noHBand="0" w:noVBand="0"/>
          </w:tblPr>
          <w:tblGrid>
            <w:gridCol w:w="10138"/>
            <w:gridCol w:w="35"/>
          </w:tblGrid>
          <w:tr w:rsidR="0033058A" w:rsidRPr="00062EF0" w14:paraId="7E6F3A0F" w14:textId="77777777" w:rsidTr="00F6428A">
            <w:tc>
              <w:tcPr>
                <w:tcW w:w="10173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</w:tcPr>
              <w:p w14:paraId="43341521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  <w:t>ИНСТИТУТ МАТЕМАТИКИ И КОМПЬЮТЕРНЫХ ТЕХНОЛОГИЙ (ШКОЛА)</w:t>
                </w:r>
              </w:p>
              <w:p w14:paraId="401B5A78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</w:p>
              <w:p w14:paraId="746A925F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Департамент</w:t>
                </w:r>
                <w:r w:rsidRPr="00062EF0"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 xml:space="preserve"> </w:t>
                </w: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математического и компьютерного моделирования</w:t>
                </w:r>
              </w:p>
              <w:p w14:paraId="377E2C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rPr>
                    <w:rFonts w:eastAsia="Times New Roman"/>
                    <w:b/>
                    <w:color w:val="000000"/>
                    <w:sz w:val="20"/>
                    <w:szCs w:val="20"/>
                    <w:lang w:eastAsia="ru-RU"/>
                  </w:rPr>
                </w:pPr>
              </w:p>
            </w:tc>
          </w:tr>
          <w:tr w:rsidR="0033058A" w:rsidRPr="00062EF0" w14:paraId="5CE55D57" w14:textId="77777777" w:rsidTr="00F6428A">
            <w:tblPrEx>
              <w:tblBorders>
                <w:insideH w:val="none" w:sz="0" w:space="0" w:color="auto"/>
                <w:insideV w:val="none" w:sz="0" w:space="0" w:color="auto"/>
              </w:tblBorders>
            </w:tblPrEx>
            <w:trPr>
              <w:gridAfter w:val="1"/>
              <w:wAfter w:w="35" w:type="dxa"/>
            </w:trPr>
            <w:tc>
              <w:tcPr>
                <w:tcW w:w="10138" w:type="dxa"/>
              </w:tcPr>
              <w:p w14:paraId="0C135660" w14:textId="77777777" w:rsidR="0033058A" w:rsidRPr="00062EF0" w:rsidRDefault="0033058A" w:rsidP="00F6428A">
                <w:pPr>
                  <w:tabs>
                    <w:tab w:val="left" w:pos="851"/>
                  </w:tabs>
                  <w:spacing w:after="0" w:line="240" w:lineRule="auto"/>
                  <w:jc w:val="center"/>
                  <w:rPr>
                    <w:rFonts w:eastAsia="Times New Roman"/>
                    <w:color w:val="000000"/>
                    <w:lang w:eastAsia="ru-RU"/>
                  </w:rPr>
                </w:pPr>
              </w:p>
            </w:tc>
          </w:tr>
        </w:tbl>
        <w:p w14:paraId="663AC2D9" w14:textId="22747F2C" w:rsidR="0033058A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 xml:space="preserve">Отчёт по </w:t>
          </w:r>
          <w:r>
            <w:t>________</w:t>
          </w:r>
          <w:r>
            <w:rPr>
              <w:rFonts w:eastAsia="Times New Roman"/>
              <w:color w:val="000000"/>
              <w:lang w:eastAsia="ru-RU"/>
            </w:rPr>
            <w:t xml:space="preserve"> работе</w:t>
          </w:r>
        </w:p>
        <w:p w14:paraId="7751DC6A" w14:textId="2903E93B" w:rsidR="0033058A" w:rsidRPr="003F751D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b/>
              <w:bCs/>
              <w:color w:val="156082" w:themeColor="accent1"/>
              <w:lang w:eastAsia="ru-RU"/>
            </w:rPr>
          </w:pP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«</w:t>
          </w:r>
          <w:r w:rsidRPr="0033058A">
            <w:rPr>
              <w:rFonts w:eastAsia="Times New Roman"/>
              <w:b/>
              <w:bCs/>
              <w:color w:val="000000"/>
              <w:lang w:eastAsia="ru-RU"/>
            </w:rPr>
            <w:t>________________________</w:t>
          </w: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»</w:t>
          </w:r>
        </w:p>
        <w:p w14:paraId="1A81C9B1" w14:textId="77777777" w:rsidR="0033058A" w:rsidRPr="00062EF0" w:rsidRDefault="0033058A" w:rsidP="003F751D">
          <w:pPr>
            <w:tabs>
              <w:tab w:val="left" w:pos="851"/>
              <w:tab w:val="left" w:pos="5670"/>
            </w:tabs>
            <w:spacing w:after="0" w:line="240" w:lineRule="auto"/>
            <w:ind w:left="567"/>
            <w:jc w:val="center"/>
            <w:rPr>
              <w:rFonts w:eastAsia="Times New Roman"/>
              <w:b/>
              <w:color w:val="000000"/>
              <w:sz w:val="20"/>
              <w:szCs w:val="20"/>
              <w:lang w:eastAsia="ru-RU"/>
            </w:rPr>
          </w:pPr>
        </w:p>
        <w:tbl>
          <w:tblPr>
            <w:tblW w:w="9923" w:type="dxa"/>
            <w:tblLayout w:type="fixed"/>
            <w:tblLook w:val="01E0" w:firstRow="1" w:lastRow="1" w:firstColumn="1" w:lastColumn="1" w:noHBand="0" w:noVBand="0"/>
          </w:tblPr>
          <w:tblGrid>
            <w:gridCol w:w="5211"/>
            <w:gridCol w:w="4712"/>
          </w:tblGrid>
          <w:tr w:rsidR="0033058A" w:rsidRPr="00062EF0" w14:paraId="3EB08529" w14:textId="77777777" w:rsidTr="00F6428A">
            <w:tc>
              <w:tcPr>
                <w:tcW w:w="5211" w:type="dxa"/>
              </w:tcPr>
              <w:p w14:paraId="00235675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66B88119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4F3D779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420FBF4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06E5FF0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256338AE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6A82316B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FAEC2C8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абота защищена</w:t>
                </w:r>
              </w:p>
              <w:p w14:paraId="0E7339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 оценкой             _______________</w:t>
                </w:r>
              </w:p>
              <w:p w14:paraId="757EB60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91960D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7DA3EF9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52B608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3C21F70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5C66DC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31100270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2C8FC02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1EF3F465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0E430B86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7E0E89ED" w14:textId="0FF3925F" w:rsidR="0033058A" w:rsidRPr="00062EF0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Регистрационный номер _______</w:t>
                </w:r>
              </w:p>
              <w:p w14:paraId="0ECE46C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«____» ___________________202</w:t>
                </w:r>
                <w:r>
                  <w:rPr>
                    <w:rFonts w:eastAsia="Times New Roman"/>
                    <w:bCs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bCs/>
                    <w:lang w:eastAsia="ru-RU"/>
                  </w:rPr>
                  <w:t>г.</w:t>
                </w:r>
              </w:p>
            </w:tc>
            <w:tc>
              <w:tcPr>
                <w:tcW w:w="4712" w:type="dxa"/>
              </w:tcPr>
              <w:p w14:paraId="1A7D25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4E05C2EB" w14:textId="351938E3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тудент</w:t>
                </w:r>
                <w:r>
                  <w:rPr>
                    <w:rFonts w:eastAsia="Times New Roman"/>
                    <w:lang w:eastAsia="ru-RU"/>
                  </w:rPr>
                  <w:t>(ы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группы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 № 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Б912</w:t>
                </w:r>
                <w:r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2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-02.03.01сцт</w:t>
                </w:r>
              </w:p>
              <w:p w14:paraId="4E13951A" w14:textId="77777777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</w:p>
              <w:p w14:paraId="604BD73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__________________________ </w:t>
                </w:r>
                <w:r>
                  <w:rPr>
                    <w:rFonts w:eastAsia="Times New Roman"/>
                    <w:color w:val="156082" w:themeColor="accent1"/>
                    <w:lang w:eastAsia="ru-RU"/>
                  </w:rPr>
                  <w:t>Поповкин А. А.</w:t>
                </w:r>
              </w:p>
              <w:p w14:paraId="588C51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 xml:space="preserve">        (подпись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   </w:t>
                </w:r>
              </w:p>
              <w:p w14:paraId="3B507E9D" w14:textId="061617FF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 xml:space="preserve"> «_____» ________________ 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  <w:p w14:paraId="1A161BCA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33BADEC" w14:textId="77777777" w:rsidR="0033058A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5D34C430" w14:textId="23A81BB5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уководитель _____________________</w:t>
                </w:r>
              </w:p>
              <w:p w14:paraId="4C573AEE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vertAlign w:val="superscript"/>
                    <w:lang w:eastAsia="ru-RU"/>
                  </w:rPr>
                  <w:t xml:space="preserve">                                               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(должность, ученое звание)</w:t>
                </w:r>
              </w:p>
              <w:p w14:paraId="497C9FF7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4D11A8F6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398BC43A" w14:textId="487A4319" w:rsidR="0033058A" w:rsidRPr="00062EF0" w:rsidRDefault="0033058A" w:rsidP="00F6428A">
                <w:pPr>
                  <w:tabs>
                    <w:tab w:val="left" w:pos="851"/>
                    <w:tab w:val="left" w:pos="5670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vertAlign w:val="subscript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(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подпись)  </w:t>
                </w:r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  </w:t>
                </w:r>
                <w:r w:rsidR="00C069A2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(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ФИО)</w:t>
                </w:r>
              </w:p>
              <w:p w14:paraId="41F3BD43" w14:textId="4849561B" w:rsidR="0033058A" w:rsidRPr="00062EF0" w:rsidRDefault="0033058A" w:rsidP="005A3EA9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«______» ________________202</w:t>
                </w:r>
                <w:r>
                  <w:rPr>
                    <w:rFonts w:eastAsia="Times New Roman"/>
                    <w:lang w:eastAsia="ru-RU"/>
                  </w:rPr>
                  <w:t>*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</w:tc>
          </w:tr>
        </w:tbl>
        <w:p w14:paraId="14F15D39" w14:textId="77777777" w:rsidR="0033058A" w:rsidRPr="00062EF0" w:rsidRDefault="0033058A" w:rsidP="003F751D">
          <w:pPr>
            <w:spacing w:after="0" w:line="240" w:lineRule="auto"/>
            <w:ind w:left="567"/>
            <w:jc w:val="both"/>
            <w:rPr>
              <w:rFonts w:eastAsia="Times New Roman"/>
              <w:sz w:val="20"/>
              <w:szCs w:val="20"/>
              <w:lang w:eastAsia="ru-RU"/>
            </w:rPr>
          </w:pPr>
        </w:p>
        <w:p w14:paraId="4A5A0325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C9F33BA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24BD618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ECB21B3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0107A49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1F067CE" w14:textId="0330214F" w:rsidR="0033058A" w:rsidRPr="00062EF0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г. Владивосток</w:t>
          </w:r>
        </w:p>
        <w:p w14:paraId="68E157F1" w14:textId="77777777" w:rsidR="0033058A" w:rsidRDefault="0033058A" w:rsidP="0033058A">
          <w:pPr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202</w:t>
          </w:r>
          <w:r>
            <w:rPr>
              <w:rFonts w:eastAsia="Times New Roman"/>
              <w:color w:val="000000"/>
              <w:lang w:eastAsia="ru-RU"/>
            </w:rPr>
            <w:t>4</w:t>
          </w:r>
        </w:p>
        <w:p w14:paraId="774123BF" w14:textId="0B161D35" w:rsidR="00945585" w:rsidRPr="0033058A" w:rsidRDefault="0033058A" w:rsidP="0033058A">
          <w:pPr>
            <w:jc w:val="center"/>
          </w:pPr>
          <w:r>
            <w:rPr>
              <w:rFonts w:eastAsia="Times New Roman"/>
              <w:color w:val="000000"/>
              <w:lang w:eastAsia="ru-RU"/>
            </w:rPr>
            <w:br w:type="column"/>
          </w:r>
        </w:p>
      </w:sdtContent>
    </w:sdt>
    <w:sdt>
      <w:sdtPr>
        <w:id w:val="1741748387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color w:val="auto"/>
          <w:kern w:val="2"/>
          <w:sz w:val="24"/>
          <w:szCs w:val="24"/>
          <w:lang w:eastAsia="en-US"/>
          <w14:ligatures w14:val="standardContextual"/>
        </w:rPr>
      </w:sdtEndPr>
      <w:sdtContent>
        <w:p w14:paraId="19055F35" w14:textId="12BF39C2" w:rsidR="00945585" w:rsidRPr="00945585" w:rsidRDefault="00945585" w:rsidP="00945585">
          <w:pPr>
            <w:pStyle w:val="ac"/>
          </w:pPr>
          <w:r w:rsidRPr="00945585">
            <w:t>Оглавление</w:t>
          </w:r>
        </w:p>
        <w:p w14:paraId="062963DA" w14:textId="46D5CC79" w:rsidR="006E35DF" w:rsidRDefault="00945585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9991803" w:history="1">
            <w:r w:rsidR="006E35DF" w:rsidRPr="00D5015D">
              <w:rPr>
                <w:rStyle w:val="ad"/>
                <w:noProof/>
              </w:rPr>
              <w:t>1.</w:t>
            </w:r>
            <w:r w:rsidR="006E35DF">
              <w:rPr>
                <w:rFonts w:eastAsiaTheme="minorEastAsia"/>
                <w:noProof/>
                <w:lang w:eastAsia="ru-RU"/>
              </w:rPr>
              <w:tab/>
            </w:r>
            <w:r w:rsidR="006E35DF" w:rsidRPr="00D5015D">
              <w:rPr>
                <w:rStyle w:val="ad"/>
                <w:noProof/>
              </w:rPr>
              <w:t>Введение</w:t>
            </w:r>
            <w:r w:rsidR="006E35DF">
              <w:rPr>
                <w:noProof/>
                <w:webHidden/>
              </w:rPr>
              <w:tab/>
            </w:r>
            <w:r w:rsidR="006E35DF">
              <w:rPr>
                <w:noProof/>
                <w:webHidden/>
              </w:rPr>
              <w:fldChar w:fldCharType="begin"/>
            </w:r>
            <w:r w:rsidR="006E35DF">
              <w:rPr>
                <w:noProof/>
                <w:webHidden/>
              </w:rPr>
              <w:instrText xml:space="preserve"> PAGEREF _Toc169991803 \h </w:instrText>
            </w:r>
            <w:r w:rsidR="006E35DF">
              <w:rPr>
                <w:noProof/>
                <w:webHidden/>
              </w:rPr>
            </w:r>
            <w:r w:rsidR="006E35DF">
              <w:rPr>
                <w:noProof/>
                <w:webHidden/>
              </w:rPr>
              <w:fldChar w:fldCharType="separate"/>
            </w:r>
            <w:r w:rsidR="006E35DF">
              <w:rPr>
                <w:noProof/>
                <w:webHidden/>
              </w:rPr>
              <w:t>2</w:t>
            </w:r>
            <w:r w:rsidR="006E35DF">
              <w:rPr>
                <w:noProof/>
                <w:webHidden/>
              </w:rPr>
              <w:fldChar w:fldCharType="end"/>
            </w:r>
          </w:hyperlink>
        </w:p>
        <w:p w14:paraId="7CE8555E" w14:textId="5BC9EE20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4" w:history="1">
            <w:r w:rsidRPr="00D5015D">
              <w:rPr>
                <w:rStyle w:val="ad"/>
                <w:noProof/>
              </w:rPr>
              <w:t>1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Актуально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1FF9AC" w14:textId="1AC849AB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5" w:history="1">
            <w:r w:rsidRPr="00D5015D">
              <w:rPr>
                <w:rStyle w:val="ad"/>
                <w:noProof/>
              </w:rPr>
              <w:t>1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Цели и задач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BA2581" w14:textId="09F9B3B0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6" w:history="1">
            <w:r w:rsidRPr="00D5015D">
              <w:rPr>
                <w:rStyle w:val="ad"/>
                <w:noProof/>
              </w:rPr>
              <w:t>1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Используемые технолог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3DC6F6" w14:textId="558E876B" w:rsidR="006E35DF" w:rsidRDefault="006E35DF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7" w:history="1">
            <w:r w:rsidRPr="00D5015D">
              <w:rPr>
                <w:rStyle w:val="ad"/>
                <w:noProof/>
              </w:rPr>
              <w:t>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База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06CA60" w14:textId="78B75E7F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8" w:history="1">
            <w:r w:rsidRPr="00D5015D">
              <w:rPr>
                <w:rStyle w:val="ad"/>
                <w:noProof/>
              </w:rPr>
              <w:t>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8E73C7" w14:textId="224C68D6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09" w:history="1">
            <w:r w:rsidRPr="00D5015D">
              <w:rPr>
                <w:rStyle w:val="ad"/>
                <w:noProof/>
              </w:rPr>
              <w:t>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FC8E42" w14:textId="281F973B" w:rsidR="006E35DF" w:rsidRDefault="006E35DF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0" w:history="1">
            <w:r w:rsidRPr="00D5015D">
              <w:rPr>
                <w:rStyle w:val="ad"/>
                <w:noProof/>
              </w:rPr>
              <w:t>2.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EA5937" w14:textId="5082FFA7" w:rsidR="006E35DF" w:rsidRDefault="006E35DF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1" w:history="1">
            <w:r w:rsidRPr="00D5015D">
              <w:rPr>
                <w:rStyle w:val="ad"/>
                <w:noProof/>
              </w:rPr>
              <w:t>2.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  <w:lang w:val="en-US"/>
              </w:rPr>
              <w:t>Us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6D414A" w14:textId="5EBC2C09" w:rsidR="006E35DF" w:rsidRDefault="006E35DF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2" w:history="1">
            <w:r w:rsidRPr="00D5015D">
              <w:rPr>
                <w:rStyle w:val="ad"/>
                <w:noProof/>
              </w:rPr>
              <w:t>2.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  <w:lang w:val="en-US"/>
              </w:rPr>
              <w:t>N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6E7119" w14:textId="4413D55B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3" w:history="1">
            <w:r w:rsidRPr="00D5015D">
              <w:rPr>
                <w:rStyle w:val="ad"/>
                <w:noProof/>
              </w:rPr>
              <w:t>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  <w:lang w:val="en-US"/>
              </w:rPr>
              <w:t>D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F5B548" w14:textId="064D0C59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4" w:history="1">
            <w:r w:rsidRPr="00D5015D">
              <w:rPr>
                <w:rStyle w:val="ad"/>
                <w:noProof/>
              </w:rPr>
              <w:t>2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  <w:lang w:val="en-US"/>
              </w:rPr>
              <w:t>Mapp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3865E6" w14:textId="343319D1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5" w:history="1">
            <w:r w:rsidRPr="00D5015D">
              <w:rPr>
                <w:rStyle w:val="ad"/>
                <w:noProof/>
              </w:rPr>
              <w:t>2.5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Мигр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A9DAC2" w14:textId="6E1C61BF" w:rsidR="006E35DF" w:rsidRDefault="006E35DF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6" w:history="1">
            <w:r w:rsidRPr="00D5015D">
              <w:rPr>
                <w:rStyle w:val="ad"/>
                <w:noProof/>
              </w:rPr>
              <w:t>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Взаимодействие с базой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3A12C6" w14:textId="0754602D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7" w:history="1">
            <w:r w:rsidRPr="00D5015D">
              <w:rPr>
                <w:rStyle w:val="ad"/>
                <w:noProof/>
              </w:rPr>
              <w:t>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EF2F03" w14:textId="6B9876A8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8" w:history="1">
            <w:r w:rsidRPr="00D5015D">
              <w:rPr>
                <w:rStyle w:val="ad"/>
                <w:noProof/>
              </w:rPr>
              <w:t>3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Репозитор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EB744E" w14:textId="3063DC52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19" w:history="1">
            <w:r w:rsidRPr="00D5015D">
              <w:rPr>
                <w:rStyle w:val="ad"/>
                <w:noProof/>
              </w:rPr>
              <w:t>3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Серви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D9DC09" w14:textId="161F319B" w:rsidR="006E35DF" w:rsidRDefault="006E35DF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0" w:history="1">
            <w:r w:rsidRPr="00D5015D">
              <w:rPr>
                <w:rStyle w:val="ad"/>
                <w:noProof/>
              </w:rPr>
              <w:t>3.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Аутентификац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DAF6F2" w14:textId="1028CB6A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1" w:history="1">
            <w:r w:rsidRPr="00D5015D">
              <w:rPr>
                <w:rStyle w:val="ad"/>
                <w:noProof/>
              </w:rPr>
              <w:t>3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Исключ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408C29" w14:textId="2F33D51A" w:rsidR="006E35DF" w:rsidRDefault="006E35DF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2" w:history="1">
            <w:r w:rsidRPr="00D5015D">
              <w:rPr>
                <w:rStyle w:val="ad"/>
                <w:noProof/>
              </w:rPr>
              <w:t>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Интернет-запро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4DF09E" w14:textId="7D5633E8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3" w:history="1">
            <w:r w:rsidRPr="00D5015D">
              <w:rPr>
                <w:rStyle w:val="ad"/>
                <w:noProof/>
              </w:rPr>
              <w:t>4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148A35" w14:textId="23160B99" w:rsidR="006E35DF" w:rsidRDefault="006E35DF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4" w:history="1">
            <w:r w:rsidRPr="00D5015D">
              <w:rPr>
                <w:rStyle w:val="ad"/>
                <w:noProof/>
              </w:rPr>
              <w:t>4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Контролл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06DE8E" w14:textId="11919737" w:rsidR="006E35DF" w:rsidRDefault="006E35DF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5" w:history="1">
            <w:r w:rsidRPr="00D5015D">
              <w:rPr>
                <w:rStyle w:val="ad"/>
                <w:noProof/>
              </w:rPr>
              <w:t>4.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94DC7B" w14:textId="11BC7A6C" w:rsidR="006E35DF" w:rsidRDefault="006E35DF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6" w:history="1">
            <w:r w:rsidRPr="00D5015D">
              <w:rPr>
                <w:rStyle w:val="ad"/>
                <w:noProof/>
              </w:rPr>
              <w:t>4.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Запрос без тел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DB2DED" w14:textId="386F4211" w:rsidR="006E35DF" w:rsidRDefault="006E35DF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7" w:history="1">
            <w:r w:rsidRPr="00D5015D">
              <w:rPr>
                <w:rStyle w:val="ad"/>
                <w:noProof/>
              </w:rPr>
              <w:t>4.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Запрос с тело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7DD5BC" w14:textId="3FAB345D" w:rsidR="006E35DF" w:rsidRDefault="006E35DF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8" w:history="1">
            <w:r w:rsidRPr="00D5015D">
              <w:rPr>
                <w:rStyle w:val="ad"/>
                <w:noProof/>
              </w:rPr>
              <w:t>5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Тестиро</w:t>
            </w:r>
            <w:r w:rsidRPr="00D5015D">
              <w:rPr>
                <w:rStyle w:val="ad"/>
                <w:noProof/>
              </w:rPr>
              <w:t>в</w:t>
            </w:r>
            <w:r w:rsidRPr="00D5015D">
              <w:rPr>
                <w:rStyle w:val="ad"/>
                <w:noProof/>
              </w:rPr>
              <w:t>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7D51B5" w14:textId="1E78CC42" w:rsidR="006E35DF" w:rsidRDefault="006E35DF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29" w:history="1">
            <w:r w:rsidRPr="00D5015D">
              <w:rPr>
                <w:rStyle w:val="ad"/>
                <w:noProof/>
              </w:rPr>
              <w:t>6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B46060" w14:textId="684031A9" w:rsidR="006E35DF" w:rsidRDefault="006E35DF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69991830" w:history="1">
            <w:r w:rsidRPr="00D5015D">
              <w:rPr>
                <w:rStyle w:val="ad"/>
                <w:noProof/>
              </w:rPr>
              <w:t>7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5015D">
              <w:rPr>
                <w:rStyle w:val="ad"/>
                <w:noProof/>
              </w:rPr>
              <w:t>Источни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9991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241CD" w14:textId="6CE228A0" w:rsidR="00945585" w:rsidRDefault="00945585">
          <w:r>
            <w:rPr>
              <w:b/>
              <w:bCs/>
            </w:rPr>
            <w:fldChar w:fldCharType="end"/>
          </w:r>
        </w:p>
      </w:sdtContent>
    </w:sdt>
    <w:p w14:paraId="123322EC" w14:textId="2754B219" w:rsidR="00945585" w:rsidRDefault="00945585" w:rsidP="00D803FA"/>
    <w:p w14:paraId="7902A0D2" w14:textId="69597BD3" w:rsidR="00945585" w:rsidRDefault="00945585" w:rsidP="00723D6B">
      <w:pPr>
        <w:pStyle w:val="1"/>
      </w:pPr>
      <w:r>
        <w:br w:type="column"/>
      </w:r>
      <w:bookmarkStart w:id="1" w:name="_Toc169991803"/>
      <w:r w:rsidR="00EB19F5" w:rsidRPr="00945585">
        <w:lastRenderedPageBreak/>
        <w:t>Введение</w:t>
      </w:r>
      <w:bookmarkEnd w:id="1"/>
    </w:p>
    <w:p w14:paraId="4729152E" w14:textId="07E50BCE" w:rsidR="00111887" w:rsidRPr="00945585" w:rsidRDefault="00111887" w:rsidP="00C0323A">
      <w:pPr>
        <w:pStyle w:val="2"/>
      </w:pPr>
      <w:r w:rsidRPr="00945585">
        <w:t xml:space="preserve"> </w:t>
      </w:r>
      <w:bookmarkStart w:id="2" w:name="_Toc169991804"/>
      <w:r w:rsidRPr="00945585">
        <w:t>Актуальность</w:t>
      </w:r>
      <w:bookmarkEnd w:id="2"/>
    </w:p>
    <w:p w14:paraId="305DBD88" w14:textId="3CE1E7B5" w:rsidR="00945585" w:rsidRDefault="00C0323A" w:rsidP="009E5018">
      <w:pPr>
        <w:ind w:firstLine="708"/>
        <w:rPr>
          <w:lang w:val="en-US"/>
        </w:rPr>
      </w:pPr>
      <w:r>
        <w:t xml:space="preserve">В современном программировании работа над приложением или сайтом делится на две составляющие: </w:t>
      </w:r>
      <w:r w:rsidRPr="00C0323A">
        <w:rPr>
          <w:b/>
          <w:bCs/>
          <w:lang w:val="en-US"/>
        </w:rPr>
        <w:t>backend</w:t>
      </w:r>
      <w:r w:rsidRPr="00C0323A">
        <w:t xml:space="preserve"> </w:t>
      </w:r>
      <w:r>
        <w:t xml:space="preserve">и </w:t>
      </w:r>
      <w:r w:rsidRPr="00C0323A">
        <w:rPr>
          <w:b/>
          <w:bCs/>
          <w:lang w:val="en-US"/>
        </w:rPr>
        <w:t>frontend</w:t>
      </w:r>
      <w:r w:rsidRPr="00C0323A">
        <w:t>.</w:t>
      </w:r>
    </w:p>
    <w:p w14:paraId="533287CA" w14:textId="1C7700FD" w:rsidR="00C0323A" w:rsidRDefault="00C0323A" w:rsidP="009E5018">
      <w:pPr>
        <w:ind w:firstLine="708"/>
      </w:pPr>
      <w:r w:rsidRPr="00C0323A">
        <w:rPr>
          <w:b/>
          <w:bCs/>
          <w:lang w:val="en-US"/>
        </w:rPr>
        <w:t>Frontend</w:t>
      </w:r>
      <w:r w:rsidRPr="00C0323A">
        <w:t xml:space="preserve"> </w:t>
      </w:r>
      <w:r>
        <w:t>разработка отвечает за визуальную составляющую программы: за расположение кнопок, за красивые иконки и т. д.</w:t>
      </w:r>
    </w:p>
    <w:p w14:paraId="771C7516" w14:textId="77777777" w:rsidR="00157B89" w:rsidRDefault="00C0323A" w:rsidP="009E5018">
      <w:pPr>
        <w:ind w:firstLine="708"/>
      </w:pPr>
      <w:r w:rsidRPr="00C0323A">
        <w:rPr>
          <w:b/>
          <w:bCs/>
          <w:lang w:val="en-US"/>
        </w:rPr>
        <w:t>Backend</w:t>
      </w:r>
      <w:r w:rsidRPr="00C0323A">
        <w:rPr>
          <w:b/>
          <w:bCs/>
        </w:rPr>
        <w:t xml:space="preserve"> </w:t>
      </w:r>
      <w:r>
        <w:t>в свою очередь отвечает за всё остальное. Создание бизнес-логики, управление базами данных, обработка интернет-запросов</w:t>
      </w:r>
      <w:r w:rsidR="000676DC">
        <w:t xml:space="preserve"> пользователей к серверу</w:t>
      </w:r>
      <w:r>
        <w:t xml:space="preserve">, аутентификация пользователей, интеграция с другими сервисами и многое другое. От того, как </w:t>
      </w:r>
      <w:r>
        <w:rPr>
          <w:lang w:val="en-US"/>
        </w:rPr>
        <w:t>backend</w:t>
      </w:r>
      <w:r w:rsidRPr="00C0323A">
        <w:t>-</w:t>
      </w:r>
      <w:r>
        <w:t>разработчики опишут работу сервера, от оптимизации запросов к базам данных зависит безопасность и скорость работы всего приложения или сайта.</w:t>
      </w:r>
    </w:p>
    <w:p w14:paraId="2B81458A" w14:textId="4E354D4B" w:rsidR="00C0323A" w:rsidRDefault="00C0323A" w:rsidP="009E5018">
      <w:pPr>
        <w:ind w:firstLine="708"/>
      </w:pPr>
      <w:r w:rsidRPr="00723D6B">
        <w:rPr>
          <w:highlight w:val="yellow"/>
        </w:rPr>
        <w:t xml:space="preserve">Хорошо структурированный и чистый код облегчает </w:t>
      </w:r>
      <w:r w:rsidR="00157B89" w:rsidRPr="00723D6B">
        <w:rPr>
          <w:highlight w:val="yellow"/>
        </w:rPr>
        <w:t>поддержку</w:t>
      </w:r>
      <w:r w:rsidRPr="00723D6B">
        <w:rPr>
          <w:highlight w:val="yellow"/>
        </w:rPr>
        <w:t xml:space="preserve"> и дальнейшее развитие приложения, снижает вероятность возникновения багов и </w:t>
      </w:r>
      <w:r w:rsidRPr="00723D6B">
        <w:rPr>
          <w:highlight w:val="yellow"/>
        </w:rPr>
        <w:t xml:space="preserve">значительно </w:t>
      </w:r>
      <w:r w:rsidRPr="00723D6B">
        <w:rPr>
          <w:highlight w:val="yellow"/>
        </w:rPr>
        <w:t>упрощает тестирование.</w:t>
      </w:r>
      <w:r w:rsidRPr="00C0323A">
        <w:t xml:space="preserve"> </w:t>
      </w:r>
    </w:p>
    <w:p w14:paraId="1F604695" w14:textId="46A11EB8" w:rsidR="00C0323A" w:rsidRPr="00C0323A" w:rsidRDefault="00157B89" w:rsidP="009E5018">
      <w:pPr>
        <w:ind w:firstLine="708"/>
      </w:pPr>
      <w:r>
        <w:t xml:space="preserve">Использование современных фреймворков и библиотек, таких как </w:t>
      </w:r>
      <w:r w:rsidRPr="005E2F25">
        <w:rPr>
          <w:lang w:val="en-US"/>
        </w:rPr>
        <w:t>Spring</w:t>
      </w:r>
      <w:r w:rsidRPr="00157B89">
        <w:t xml:space="preserve"> </w:t>
      </w:r>
      <w:r>
        <w:t xml:space="preserve">для </w:t>
      </w:r>
      <w:r w:rsidRPr="005E2F25">
        <w:rPr>
          <w:lang w:val="en-US"/>
        </w:rPr>
        <w:t>Java</w:t>
      </w:r>
      <w:r>
        <w:t>, помогает упростить и ускорить процесс разработки, при этом повысив качество конечного продукта.</w:t>
      </w:r>
    </w:p>
    <w:p w14:paraId="6F505BC8" w14:textId="77777777" w:rsidR="00A80320" w:rsidRDefault="00EB19F5" w:rsidP="00A80320">
      <w:pPr>
        <w:pStyle w:val="2"/>
      </w:pPr>
      <w:bookmarkStart w:id="3" w:name="_Toc169991805"/>
      <w:r w:rsidRPr="00111887">
        <w:t>Цели и задачи</w:t>
      </w:r>
      <w:bookmarkEnd w:id="3"/>
    </w:p>
    <w:p w14:paraId="0B89AB39" w14:textId="1E344802" w:rsidR="005E2F25" w:rsidRPr="00096EC2" w:rsidRDefault="00A80320" w:rsidP="009E5018">
      <w:pPr>
        <w:ind w:firstLine="708"/>
      </w:pPr>
      <w:r>
        <w:t xml:space="preserve">В рамках курсовой работы было необходимо реализовать </w:t>
      </w:r>
      <w:r w:rsidRPr="00A80320">
        <w:rPr>
          <w:highlight w:val="yellow"/>
        </w:rPr>
        <w:t>приложение</w:t>
      </w:r>
      <w:r>
        <w:t xml:space="preserve"> </w:t>
      </w:r>
      <w:r w:rsidR="005E2F25">
        <w:t xml:space="preserve">на языке программирования </w:t>
      </w:r>
      <w:r w:rsidR="005E2F25" w:rsidRPr="005E2F25">
        <w:rPr>
          <w:lang w:val="en-US"/>
        </w:rPr>
        <w:t>Java</w:t>
      </w:r>
      <w:r w:rsidR="005E2F25" w:rsidRPr="005E2F25">
        <w:t xml:space="preserve"> </w:t>
      </w:r>
      <w:r>
        <w:t>для создания списков задач</w:t>
      </w:r>
      <w:r w:rsidR="005E2F25">
        <w:t xml:space="preserve"> для различных пользователей, с системой управления базами данных</w:t>
      </w:r>
      <w:r w:rsidR="00096EC2">
        <w:t xml:space="preserve"> (СУБД)</w:t>
      </w:r>
      <w:r w:rsidR="005E2F25">
        <w:t xml:space="preserve"> </w:t>
      </w:r>
      <w:r w:rsidR="005E2F25" w:rsidRPr="005E2F25">
        <w:rPr>
          <w:lang w:val="en-US"/>
        </w:rPr>
        <w:t>PostgreSQL</w:t>
      </w:r>
      <w:r>
        <w:t xml:space="preserve">. </w:t>
      </w:r>
    </w:p>
    <w:p w14:paraId="2D51F6B1" w14:textId="678AB8D2" w:rsidR="00DD64B7" w:rsidRDefault="004F2099" w:rsidP="009E5018">
      <w:pPr>
        <w:ind w:firstLine="708"/>
      </w:pPr>
      <w:r>
        <w:t>Для достижения поставленной цели было необходимо решить следующие задачи:</w:t>
      </w:r>
    </w:p>
    <w:p w14:paraId="3D907C5C" w14:textId="63DF6ED9" w:rsidR="00DD64B7" w:rsidRDefault="00DD64B7" w:rsidP="00DD64B7">
      <w:pPr>
        <w:pStyle w:val="a0"/>
        <w:numPr>
          <w:ilvl w:val="0"/>
          <w:numId w:val="6"/>
        </w:numPr>
      </w:pPr>
      <w:r>
        <w:t>Планирование структуры базы данных</w:t>
      </w:r>
      <w:r w:rsidR="004F2099">
        <w:t>.</w:t>
      </w:r>
    </w:p>
    <w:p w14:paraId="4CFC7F99" w14:textId="75DDAB8D" w:rsidR="004F2099" w:rsidRDefault="004F2099" w:rsidP="00DD64B7">
      <w:pPr>
        <w:pStyle w:val="a0"/>
        <w:numPr>
          <w:ilvl w:val="0"/>
          <w:numId w:val="6"/>
        </w:numPr>
      </w:pPr>
      <w:r>
        <w:t>Изучение типов веб-запросов</w:t>
      </w:r>
    </w:p>
    <w:p w14:paraId="00348179" w14:textId="0DAC57BF" w:rsidR="00DD64B7" w:rsidRDefault="00DD64B7" w:rsidP="00DD64B7">
      <w:pPr>
        <w:pStyle w:val="a0"/>
        <w:numPr>
          <w:ilvl w:val="0"/>
          <w:numId w:val="6"/>
        </w:numPr>
      </w:pPr>
      <w:r>
        <w:t>Чтение документации к новым инструментам</w:t>
      </w:r>
      <w:r w:rsidR="004F2099">
        <w:t>.</w:t>
      </w:r>
    </w:p>
    <w:p w14:paraId="38683D44" w14:textId="750A5DB3" w:rsidR="004F2099" w:rsidRPr="00DD64B7" w:rsidRDefault="00DD64B7" w:rsidP="004F2099">
      <w:pPr>
        <w:pStyle w:val="a0"/>
        <w:numPr>
          <w:ilvl w:val="0"/>
          <w:numId w:val="6"/>
        </w:numPr>
      </w:pPr>
      <w:r>
        <w:t>Изучение методологии написания приложений</w:t>
      </w:r>
      <w:r w:rsidR="004F2099">
        <w:t>.</w:t>
      </w:r>
    </w:p>
    <w:p w14:paraId="2EC14E03" w14:textId="0036FA65" w:rsidR="00C27FB3" w:rsidRDefault="00A80320" w:rsidP="009E5018">
      <w:pPr>
        <w:ind w:firstLine="708"/>
      </w:pPr>
      <w:r>
        <w:t>В функции приложения входило:</w:t>
      </w:r>
    </w:p>
    <w:p w14:paraId="08E54867" w14:textId="44EC0D26" w:rsidR="005E2F25" w:rsidRDefault="005E2F25" w:rsidP="005E2F25">
      <w:pPr>
        <w:pStyle w:val="a0"/>
        <w:numPr>
          <w:ilvl w:val="0"/>
          <w:numId w:val="4"/>
        </w:numPr>
      </w:pPr>
      <w:r>
        <w:t>Добавление, чтение, изменение данных, удаление пользователей.</w:t>
      </w:r>
    </w:p>
    <w:p w14:paraId="345BE943" w14:textId="0C56409D" w:rsidR="005E2F25" w:rsidRDefault="005E2F25" w:rsidP="00C27FB3">
      <w:pPr>
        <w:pStyle w:val="a0"/>
        <w:numPr>
          <w:ilvl w:val="0"/>
          <w:numId w:val="4"/>
        </w:numPr>
      </w:pPr>
      <w:r>
        <w:t xml:space="preserve">Добавление, чтение, изменение данных, удаление </w:t>
      </w:r>
      <w:r>
        <w:t>заметок.</w:t>
      </w:r>
    </w:p>
    <w:p w14:paraId="0CE16BBE" w14:textId="77777777" w:rsidR="00C27FB3" w:rsidRDefault="005E2F25" w:rsidP="00C27FB3">
      <w:pPr>
        <w:pStyle w:val="a0"/>
        <w:numPr>
          <w:ilvl w:val="0"/>
          <w:numId w:val="4"/>
        </w:numPr>
      </w:pPr>
      <w:r>
        <w:t>Создание системы аутентификации для пользователей.</w:t>
      </w:r>
    </w:p>
    <w:p w14:paraId="764CD1DB" w14:textId="7E40F96F" w:rsidR="00DD64B7" w:rsidRDefault="00DD64B7" w:rsidP="00C27FB3">
      <w:pPr>
        <w:pStyle w:val="a0"/>
        <w:numPr>
          <w:ilvl w:val="0"/>
          <w:numId w:val="4"/>
        </w:numPr>
      </w:pPr>
      <w:r>
        <w:t>Обработка веб-запросов к приложению</w:t>
      </w:r>
      <w:r w:rsidR="004F2099">
        <w:t>.</w:t>
      </w:r>
    </w:p>
    <w:p w14:paraId="4F14976E" w14:textId="1DAE1B46" w:rsidR="00C27FB3" w:rsidRDefault="00C27FB3" w:rsidP="00C27FB3">
      <w:pPr>
        <w:pStyle w:val="a0"/>
        <w:numPr>
          <w:ilvl w:val="0"/>
          <w:numId w:val="4"/>
        </w:numPr>
      </w:pPr>
      <w:r>
        <w:t>Обработка исключений</w:t>
      </w:r>
      <w:r w:rsidR="004F2099">
        <w:t>.</w:t>
      </w:r>
    </w:p>
    <w:p w14:paraId="3AE869B0" w14:textId="3B592153" w:rsidR="00C27FB3" w:rsidRPr="00DD64B7" w:rsidRDefault="00C27FB3" w:rsidP="00C27FB3">
      <w:pPr>
        <w:pStyle w:val="a0"/>
        <w:numPr>
          <w:ilvl w:val="0"/>
          <w:numId w:val="4"/>
        </w:numPr>
      </w:pPr>
      <w:r>
        <w:t>Исполнение написанных миграций</w:t>
      </w:r>
      <w:r w:rsidR="004F2099">
        <w:t>.</w:t>
      </w:r>
    </w:p>
    <w:p w14:paraId="13DAAFC2" w14:textId="5516A7B8" w:rsidR="00EB19F5" w:rsidRDefault="00EB19F5" w:rsidP="00C27FB3">
      <w:pPr>
        <w:pStyle w:val="2"/>
      </w:pPr>
      <w:bookmarkStart w:id="4" w:name="_Toc169991806"/>
      <w:r w:rsidRPr="00D803FA">
        <w:t>Используемые технологии</w:t>
      </w:r>
      <w:bookmarkEnd w:id="4"/>
    </w:p>
    <w:p w14:paraId="48DE6377" w14:textId="663620AC" w:rsidR="00C27FB3" w:rsidRDefault="00C27FB3" w:rsidP="009E5018">
      <w:pPr>
        <w:ind w:left="284" w:firstLine="424"/>
      </w:pPr>
      <w:r>
        <w:t>Для выполнения поставленных задач были использованы различные технологии:</w:t>
      </w:r>
    </w:p>
    <w:p w14:paraId="5A27232E" w14:textId="00BECAD6" w:rsidR="004F2099" w:rsidRPr="004F2099" w:rsidRDefault="004F2099" w:rsidP="00C27FB3">
      <w:pPr>
        <w:pStyle w:val="a0"/>
        <w:numPr>
          <w:ilvl w:val="0"/>
          <w:numId w:val="5"/>
        </w:numPr>
      </w:pPr>
      <w:r>
        <w:rPr>
          <w:b/>
          <w:bCs/>
        </w:rPr>
        <w:lastRenderedPageBreak/>
        <w:t xml:space="preserve">Фреймворк </w:t>
      </w:r>
      <w:r>
        <w:rPr>
          <w:b/>
          <w:bCs/>
          <w:lang w:val="en-US"/>
        </w:rPr>
        <w:t>Maven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KGVEdxK","properties":{"formattedCitation":"[3]","plainCitation":"[3]","noteIndex":0},"citationItems":[{"id":152,"uris":["http://zotero.org/users/7352152/items/KUTTZ22R"],"itemData":{"id":152,"type":"webpage","title":"Maven – Maven Documentation","URL":"https://maven.apache.org/guides/index.html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3]</w:t>
      </w:r>
      <w:r>
        <w:rPr>
          <w:b/>
          <w:bCs/>
          <w:lang w:val="en-US"/>
        </w:rPr>
        <w:fldChar w:fldCharType="end"/>
      </w:r>
    </w:p>
    <w:p w14:paraId="48290E23" w14:textId="1216B9E0" w:rsidR="004F2099" w:rsidRPr="004F2099" w:rsidRDefault="004F2099" w:rsidP="004F2099">
      <w:pPr>
        <w:pStyle w:val="a0"/>
        <w:numPr>
          <w:ilvl w:val="1"/>
          <w:numId w:val="5"/>
        </w:numPr>
      </w:pPr>
      <w:r>
        <w:t>И</w:t>
      </w:r>
      <w:r w:rsidRPr="004F2099">
        <w:t>нструмент для автоматической сборки проектов на Java</w:t>
      </w:r>
      <w:r w:rsidR="00762E47">
        <w:t xml:space="preserve">. </w:t>
      </w:r>
    </w:p>
    <w:p w14:paraId="4AEF1717" w14:textId="1A53BE3B" w:rsidR="00C27FB3" w:rsidRPr="00C27FB3" w:rsidRDefault="00C27FB3" w:rsidP="00C27FB3">
      <w:pPr>
        <w:pStyle w:val="a0"/>
        <w:numPr>
          <w:ilvl w:val="0"/>
          <w:numId w:val="5"/>
        </w:numPr>
      </w:pPr>
      <w:r w:rsidRPr="00C27FB3">
        <w:rPr>
          <w:b/>
          <w:bCs/>
        </w:rPr>
        <w:t>Фреймворк</w:t>
      </w:r>
      <w:r>
        <w:rPr>
          <w:b/>
          <w:bCs/>
          <w:lang w:val="en-US"/>
        </w:rPr>
        <w:t xml:space="preserve"> </w:t>
      </w:r>
      <w:r w:rsidRPr="00C27FB3">
        <w:rPr>
          <w:b/>
          <w:bCs/>
        </w:rPr>
        <w:t xml:space="preserve"> </w:t>
      </w:r>
      <w:r>
        <w:rPr>
          <w:b/>
          <w:bCs/>
          <w:lang w:val="en-US"/>
        </w:rPr>
        <w:t>Spring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4W5JryOr","properties":{"formattedCitation":"[4]","plainCitation":"[4]","noteIndex":0},"citationItems":[{"id":141,"uris":["http://zotero.org/users/7352152/items/UT9G6ZV6"],"itemData":{"id":141,"type":"webpage","title":"Documentation Overview :: Spring Boot","URL":"https://docs.spring.io/spring-boot/documentation.html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4]</w:t>
      </w:r>
      <w:r>
        <w:rPr>
          <w:b/>
          <w:bCs/>
          <w:lang w:val="en-US"/>
        </w:rPr>
        <w:fldChar w:fldCharType="end"/>
      </w:r>
    </w:p>
    <w:p w14:paraId="4D4E0D15" w14:textId="29572FBC" w:rsidR="00096EC2" w:rsidRDefault="00096EC2" w:rsidP="00096EC2">
      <w:pPr>
        <w:pStyle w:val="a0"/>
        <w:numPr>
          <w:ilvl w:val="1"/>
          <w:numId w:val="5"/>
        </w:numPr>
      </w:pPr>
      <w:r>
        <w:t>Н</w:t>
      </w:r>
      <w:r w:rsidRPr="00096EC2">
        <w:t>абор инструментов, предлагающий различные модули для выполнения задач, таких как доступ к данным, безопасность, транзакции и обмен сообщениями</w:t>
      </w:r>
      <w:r>
        <w:t>.</w:t>
      </w:r>
    </w:p>
    <w:p w14:paraId="1608927F" w14:textId="1FFF325C" w:rsidR="00096EC2" w:rsidRPr="00096EC2" w:rsidRDefault="00096EC2" w:rsidP="00096EC2">
      <w:pPr>
        <w:pStyle w:val="a0"/>
        <w:numPr>
          <w:ilvl w:val="0"/>
          <w:numId w:val="5"/>
        </w:numPr>
        <w:rPr>
          <w:b/>
          <w:bCs/>
        </w:rPr>
      </w:pPr>
      <w:r w:rsidRPr="00096EC2">
        <w:rPr>
          <w:b/>
          <w:bCs/>
        </w:rPr>
        <w:t xml:space="preserve">Библиотека </w:t>
      </w:r>
      <w:r w:rsidRPr="00096EC2">
        <w:rPr>
          <w:b/>
          <w:bCs/>
          <w:lang w:val="en-US"/>
        </w:rPr>
        <w:t>Hibernate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zWrCXTN9","properties":{"formattedCitation":"[5]","plainCitation":"[5]","noteIndex":0},"citationItems":[{"id":137,"uris":["http://zotero.org/users/7352152/items/392TBYN8"],"itemData":{"id":137,"type":"webpage","abstract":"Idiomatic persistence for Java and relational databases.","container-title":"Hibernate","language":"en","title":"Documentation - 6.5 - Hibernate ORM","URL":"https://hibernate.org/orm/documentation/6.5/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5]</w:t>
      </w:r>
      <w:r>
        <w:rPr>
          <w:b/>
          <w:bCs/>
          <w:lang w:val="en-US"/>
        </w:rPr>
        <w:fldChar w:fldCharType="end"/>
      </w:r>
    </w:p>
    <w:p w14:paraId="6E241F37" w14:textId="7FA01C0B" w:rsidR="00096EC2" w:rsidRDefault="00096EC2" w:rsidP="00096EC2">
      <w:pPr>
        <w:pStyle w:val="a0"/>
        <w:numPr>
          <w:ilvl w:val="1"/>
          <w:numId w:val="5"/>
        </w:numPr>
      </w:pPr>
      <w:r>
        <w:t>Библиотека, автоматизирующая процесс перевода кода в команды для СУБД.</w:t>
      </w:r>
    </w:p>
    <w:p w14:paraId="6E6CD219" w14:textId="5CB6130E" w:rsidR="00096EC2" w:rsidRPr="00096EC2" w:rsidRDefault="00096EC2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Библиотека </w:t>
      </w:r>
      <w:r>
        <w:rPr>
          <w:b/>
          <w:bCs/>
          <w:lang w:val="en-US"/>
        </w:rPr>
        <w:t>Lombok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BfDiPWpo","properties":{"formattedCitation":"[6]","plainCitation":"[6]","noteIndex":0},"citationItems":[{"id":150,"uris":["http://zotero.org/users/7352152/items/FQZAGJIB"],"itemData":{"id":150,"type":"webpage","title":"Lombok - documentation","URL":"https://projectlombok.org/features/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6]</w:t>
      </w:r>
      <w:r>
        <w:rPr>
          <w:b/>
          <w:bCs/>
          <w:lang w:val="en-US"/>
        </w:rPr>
        <w:fldChar w:fldCharType="end"/>
      </w:r>
    </w:p>
    <w:p w14:paraId="010BB376" w14:textId="3392515E" w:rsidR="00096EC2" w:rsidRDefault="00096EC2" w:rsidP="00096EC2">
      <w:pPr>
        <w:pStyle w:val="a0"/>
        <w:numPr>
          <w:ilvl w:val="1"/>
          <w:numId w:val="5"/>
        </w:numPr>
        <w:rPr>
          <w:b/>
          <w:bCs/>
        </w:rPr>
      </w:pPr>
      <w:r>
        <w:t xml:space="preserve">Библиотека, </w:t>
      </w:r>
      <w:r w:rsidRPr="00096EC2">
        <w:t>позволяющая сократить шаблонный код</w:t>
      </w:r>
      <w:r w:rsidRPr="00096EC2">
        <w:t xml:space="preserve"> </w:t>
      </w:r>
      <w:r>
        <w:rPr>
          <w:lang w:val="en-US"/>
        </w:rPr>
        <w:t>Java</w:t>
      </w:r>
      <w:r w:rsidRPr="00096EC2">
        <w:t xml:space="preserve"> </w:t>
      </w:r>
      <w:r>
        <w:t xml:space="preserve">в хорошо читаемые </w:t>
      </w:r>
      <w:r w:rsidR="00C069A2">
        <w:t>аннотации</w:t>
      </w:r>
      <w:r>
        <w:t>.</w:t>
      </w:r>
    </w:p>
    <w:p w14:paraId="5F711EAF" w14:textId="603BBA74" w:rsidR="00DD64B7" w:rsidRDefault="00DD64B7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Система контейнеров </w:t>
      </w:r>
      <w:r>
        <w:rPr>
          <w:b/>
          <w:bCs/>
          <w:lang w:val="en-US"/>
        </w:rPr>
        <w:t>Docker</w:t>
      </w:r>
      <w:r>
        <w:rPr>
          <w:b/>
          <w:bCs/>
          <w:lang w:val="en-US"/>
        </w:rPr>
        <w:fldChar w:fldCharType="begin"/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DDI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ITEM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 xml:space="preserve"> {"</w:instrText>
      </w:r>
      <w:r>
        <w:rPr>
          <w:b/>
          <w:bCs/>
          <w:lang w:val="en-US"/>
        </w:rPr>
        <w:instrText>citationID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n</w:instrText>
      </w:r>
      <w:r w:rsidRPr="00096EC2">
        <w:rPr>
          <w:b/>
          <w:bCs/>
        </w:rPr>
        <w:instrText>6</w:instrText>
      </w:r>
      <w:r>
        <w:rPr>
          <w:b/>
          <w:bCs/>
          <w:lang w:val="en-US"/>
        </w:rPr>
        <w:instrText>nQlkiF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properties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formatted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plain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noteIndex</w:instrText>
      </w:r>
      <w:r w:rsidRPr="00096EC2">
        <w:rPr>
          <w:b/>
          <w:bCs/>
        </w:rPr>
        <w:instrText>":0},"</w:instrText>
      </w:r>
      <w:r>
        <w:rPr>
          <w:b/>
          <w:bCs/>
          <w:lang w:val="en-US"/>
        </w:rPr>
        <w:instrText>citationItems</w:instrText>
      </w:r>
      <w:r w:rsidRPr="00096EC2">
        <w:rPr>
          <w:b/>
          <w:bCs/>
        </w:rPr>
        <w:instrText>":[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uris</w:instrText>
      </w:r>
      <w:r w:rsidRPr="00096EC2">
        <w:rPr>
          <w:b/>
          <w:bCs/>
        </w:rPr>
        <w:instrText>":["</w:instrText>
      </w:r>
      <w:r>
        <w:rPr>
          <w:b/>
          <w:bCs/>
          <w:lang w:val="en-US"/>
        </w:rPr>
        <w:instrText>http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org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sers</w:instrText>
      </w:r>
      <w:r w:rsidRPr="00096EC2">
        <w:rPr>
          <w:b/>
          <w:bCs/>
        </w:rPr>
        <w:instrText>/7352152/</w:instrText>
      </w:r>
      <w:r>
        <w:rPr>
          <w:b/>
          <w:bCs/>
          <w:lang w:val="en-US"/>
        </w:rPr>
        <w:instrText>items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PAL</w:instrText>
      </w:r>
      <w:r w:rsidRPr="00096EC2">
        <w:rPr>
          <w:b/>
          <w:bCs/>
        </w:rPr>
        <w:instrText>33</w:instrText>
      </w:r>
      <w:r>
        <w:rPr>
          <w:b/>
          <w:bCs/>
          <w:lang w:val="en-US"/>
        </w:rPr>
        <w:instrText>VC</w:instrText>
      </w:r>
      <w:r w:rsidRPr="00096EC2">
        <w:rPr>
          <w:b/>
          <w:bCs/>
        </w:rPr>
        <w:instrText>"],"</w:instrText>
      </w:r>
      <w:r>
        <w:rPr>
          <w:b/>
          <w:bCs/>
          <w:lang w:val="en-US"/>
        </w:rPr>
        <w:instrText>itemData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typ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webpage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abstract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Fi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th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platform</w:instrText>
      </w:r>
      <w:r w:rsidRPr="00096EC2">
        <w:rPr>
          <w:b/>
          <w:bCs/>
        </w:rPr>
        <w:instrText>’</w:instrText>
      </w:r>
      <w:r>
        <w:rPr>
          <w:b/>
          <w:bCs/>
          <w:lang w:val="en-US"/>
        </w:rPr>
        <w:instrText>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variou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P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CL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a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il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mats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container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e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-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URL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docs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>/","</w:instrText>
      </w:r>
      <w:r>
        <w:rPr>
          <w:b/>
          <w:bCs/>
          <w:lang w:val="en-US"/>
        </w:rPr>
        <w:instrText>access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2024",6,18]]},"</w:instrText>
      </w:r>
      <w:r>
        <w:rPr>
          <w:b/>
          <w:bCs/>
          <w:lang w:val="en-US"/>
        </w:rPr>
        <w:instrText>issu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0200"]],"</w:instrText>
      </w:r>
      <w:r>
        <w:rPr>
          <w:b/>
          <w:bCs/>
          <w:lang w:val="en-US"/>
        </w:rPr>
        <w:instrText>season</w:instrText>
      </w:r>
      <w:r w:rsidRPr="00096EC2">
        <w:rPr>
          <w:b/>
          <w:bCs/>
        </w:rPr>
        <w:instrText>":"16:36 +  +0200"}}}],"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github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styl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aw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master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json</w:instrText>
      </w:r>
      <w:r w:rsidRPr="00096EC2">
        <w:rPr>
          <w:b/>
          <w:bCs/>
        </w:rPr>
        <w:instrText xml:space="preserve">"} </w:instrText>
      </w:r>
      <w:r>
        <w:rPr>
          <w:b/>
          <w:bCs/>
          <w:lang w:val="en-US"/>
        </w:rPr>
        <w:fldChar w:fldCharType="separate"/>
      </w:r>
      <w:r w:rsidRPr="00DD64B7">
        <w:rPr>
          <w:rFonts w:ascii="Aptos" w:hAnsi="Aptos"/>
        </w:rPr>
        <w:t>[1]</w:t>
      </w:r>
      <w:r>
        <w:rPr>
          <w:b/>
          <w:bCs/>
          <w:lang w:val="en-US"/>
        </w:rPr>
        <w:fldChar w:fldCharType="end"/>
      </w:r>
    </w:p>
    <w:p w14:paraId="4F6A2FA7" w14:textId="10CEF985" w:rsidR="00DD64B7" w:rsidRDefault="00DD64B7" w:rsidP="00DD64B7">
      <w:pPr>
        <w:pStyle w:val="a0"/>
        <w:numPr>
          <w:ilvl w:val="1"/>
          <w:numId w:val="5"/>
        </w:numPr>
      </w:pPr>
      <w:r>
        <w:t>П</w:t>
      </w:r>
      <w:r w:rsidRPr="00DD64B7">
        <w:t>латформа, которая предназначена для разработки, развёртывания и запуска приложений в контейнерах</w:t>
      </w:r>
      <w:r w:rsidR="00096EC2">
        <w:t>.</w:t>
      </w:r>
    </w:p>
    <w:p w14:paraId="2E85CE3C" w14:textId="2BDEB93C" w:rsidR="00096EC2" w:rsidRDefault="00DD64B7" w:rsidP="004F2099">
      <w:pPr>
        <w:pStyle w:val="a0"/>
        <w:numPr>
          <w:ilvl w:val="1"/>
          <w:numId w:val="5"/>
        </w:numPr>
      </w:pPr>
      <w:r>
        <w:t>Контейнеры были использованы для изолированного запуска</w:t>
      </w:r>
      <w:r w:rsidR="00096EC2">
        <w:t xml:space="preserve"> СУБД</w:t>
      </w:r>
      <w:r>
        <w:t xml:space="preserve"> </w:t>
      </w:r>
      <w:r>
        <w:rPr>
          <w:lang w:val="en-US"/>
        </w:rPr>
        <w:t>PostgreSQL</w:t>
      </w:r>
      <w:r w:rsidR="00096EC2">
        <w:t xml:space="preserve"> на виртуальном сервере, что позволило с удобством проводить манипуляции с базой данных.</w:t>
      </w:r>
    </w:p>
    <w:p w14:paraId="14B53A72" w14:textId="30B61B6C" w:rsidR="004F2099" w:rsidRPr="004F2099" w:rsidRDefault="004F2099" w:rsidP="004F2099">
      <w:pPr>
        <w:pStyle w:val="a0"/>
        <w:numPr>
          <w:ilvl w:val="0"/>
          <w:numId w:val="5"/>
        </w:numPr>
      </w:pPr>
      <w:r>
        <w:rPr>
          <w:b/>
          <w:bCs/>
        </w:rPr>
        <w:t xml:space="preserve">СУБД </w:t>
      </w:r>
      <w:r>
        <w:rPr>
          <w:b/>
          <w:bCs/>
          <w:lang w:val="en-US"/>
        </w:rPr>
        <w:t>PostgreSQL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MERRRSd","properties":{"formattedCitation":"[2]","plainCitation":"[2]","noteIndex":0},"citationItems":[{"id":148,"uris":["http://zotero.org/users/7352152/items/LGKABCN6"],"itemData":{"id":148,"type":"webpage","abstract":"PostgreSQL 16.3 Documentation The PostgreSQL Global Development Group Copyright © 1996–2024 The PostgreSQL Global Development Group Legal Notice Table of …","container-title":"PostgreSQL Documentation","language":"en","title":"PostgreSQL 16.3 Documentation","URL":"https://www.postgresql.org/docs/16/index.html","accessed":{"date-parts":[["2024",6,22]]},"issued":{"date-parts":[["2024",5,9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2]</w:t>
      </w:r>
      <w:r>
        <w:rPr>
          <w:b/>
          <w:bCs/>
          <w:lang w:val="en-US"/>
        </w:rPr>
        <w:fldChar w:fldCharType="end"/>
      </w:r>
    </w:p>
    <w:p w14:paraId="567BAF6D" w14:textId="367C4C10" w:rsidR="004F2099" w:rsidRDefault="004F2099" w:rsidP="004F2099">
      <w:pPr>
        <w:pStyle w:val="a0"/>
        <w:numPr>
          <w:ilvl w:val="1"/>
          <w:numId w:val="5"/>
        </w:numPr>
      </w:pPr>
      <w:r>
        <w:t>Серверная система управления базами данных.</w:t>
      </w:r>
    </w:p>
    <w:p w14:paraId="715EB71D" w14:textId="5B3322D6" w:rsidR="004F2099" w:rsidRDefault="004F2099" w:rsidP="004F2099">
      <w:pPr>
        <w:pStyle w:val="a0"/>
        <w:numPr>
          <w:ilvl w:val="0"/>
          <w:numId w:val="5"/>
        </w:numPr>
        <w:rPr>
          <w:b/>
          <w:bCs/>
        </w:rPr>
      </w:pPr>
      <w:r w:rsidRPr="004F2099">
        <w:rPr>
          <w:b/>
          <w:bCs/>
        </w:rPr>
        <w:t xml:space="preserve">Библиотека </w:t>
      </w:r>
      <w:r w:rsidRPr="004F2099">
        <w:rPr>
          <w:b/>
          <w:bCs/>
          <w:lang w:val="en-US"/>
        </w:rPr>
        <w:t>Flyway</w:t>
      </w:r>
      <w:r>
        <w:rPr>
          <w:b/>
          <w:bCs/>
          <w:lang w:val="en-US"/>
        </w:rPr>
        <w:fldChar w:fldCharType="begin"/>
      </w:r>
      <w:r w:rsidR="00762E47">
        <w:rPr>
          <w:b/>
          <w:bCs/>
          <w:lang w:val="en-US"/>
        </w:rPr>
        <w:instrText xml:space="preserve"> ADDIN ZOTERO_ITEM CSL_CITATION {"citationID":"2U0ymXOu","properties":{"formattedCitation":"[7]","plainCitation":"[7]","noteIndex":0},"citationItems":[{"id":145,"uris":["http://zotero.org/users/7352152/items/MTDZBBVY"],"itemData":{"id":145,"type":"webpage","title":"Flyway CLI and API - Flyway - Product Documentation","URL":"https://documentation.red-gate.com/flyway/flyway-cli-and-api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762E47" w:rsidRPr="00762E47">
        <w:rPr>
          <w:rFonts w:ascii="Aptos" w:hAnsi="Aptos"/>
        </w:rPr>
        <w:t>[7]</w:t>
      </w:r>
      <w:r>
        <w:rPr>
          <w:b/>
          <w:bCs/>
          <w:lang w:val="en-US"/>
        </w:rPr>
        <w:fldChar w:fldCharType="end"/>
      </w:r>
    </w:p>
    <w:p w14:paraId="58C5C5C8" w14:textId="107AB26A" w:rsidR="00762E47" w:rsidRPr="0033058A" w:rsidRDefault="00762E47" w:rsidP="00762E47">
      <w:pPr>
        <w:pStyle w:val="a0"/>
        <w:numPr>
          <w:ilvl w:val="1"/>
          <w:numId w:val="5"/>
        </w:numPr>
        <w:rPr>
          <w:b/>
          <w:bCs/>
        </w:rPr>
      </w:pPr>
      <w:r>
        <w:t>Библиотека для автоматического исполнения миграций при запуске приложения.</w:t>
      </w:r>
    </w:p>
    <w:p w14:paraId="39866F2F" w14:textId="727E0BE5" w:rsidR="0033058A" w:rsidRPr="00D73FDB" w:rsidRDefault="0033058A" w:rsidP="0033058A">
      <w:pPr>
        <w:pStyle w:val="a0"/>
        <w:numPr>
          <w:ilvl w:val="0"/>
          <w:numId w:val="5"/>
        </w:numPr>
        <w:rPr>
          <w:b/>
          <w:bCs/>
        </w:rPr>
      </w:pPr>
      <w:r w:rsidRPr="00D73FDB">
        <w:rPr>
          <w:b/>
          <w:bCs/>
        </w:rPr>
        <w:t>Интегрированная среда разработки (</w:t>
      </w:r>
      <w:r w:rsidRPr="00D73FDB">
        <w:rPr>
          <w:b/>
          <w:bCs/>
          <w:lang w:val="en-US"/>
        </w:rPr>
        <w:t>IDE</w:t>
      </w:r>
      <w:r w:rsidRPr="00D73FDB">
        <w:rPr>
          <w:b/>
          <w:bCs/>
        </w:rPr>
        <w:t xml:space="preserve">) </w:t>
      </w:r>
      <w:r w:rsidR="00D73FDB" w:rsidRPr="00D73FDB">
        <w:rPr>
          <w:b/>
          <w:bCs/>
          <w:lang w:val="en-US"/>
        </w:rPr>
        <w:t>IntelliJ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IDEA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Ultimate</w:t>
      </w:r>
      <w:r w:rsidR="00D73FDB">
        <w:rPr>
          <w:b/>
          <w:bCs/>
          <w:lang w:val="en-US"/>
        </w:rPr>
        <w:fldChar w:fldCharType="begin"/>
      </w:r>
      <w:r w:rsidR="00D73FDB">
        <w:rPr>
          <w:b/>
          <w:bCs/>
        </w:rPr>
        <w:instrText xml:space="preserve"> ADDIN ZOTERO_ITEM CSL_CITATION {"citationID":"RjwBBrqk","properties":{"formattedCitation":"[8]","plainCitation":"[8]","noteIndex":0},"citationItems":[{"id":153,"uris":["http://zotero.org/users/7352152/items/5PP7Y4YB"],"itemData":{"id":153,"type":"webpage","title":"Getting started | IntelliJ IDEA Documentation","URL":"https://www.jetbrains.com/help/idea/getting-started.html","accessed":{"date-parts":[["2024",6,22]]}}}],"schema":"https://github.com/citation-style-language/schema/raw/master/csl-citation.json"} </w:instrText>
      </w:r>
      <w:r w:rsidR="00D73FDB">
        <w:rPr>
          <w:b/>
          <w:bCs/>
          <w:lang w:val="en-US"/>
        </w:rPr>
        <w:fldChar w:fldCharType="separate"/>
      </w:r>
      <w:r w:rsidR="00D73FDB" w:rsidRPr="00D73FDB">
        <w:rPr>
          <w:rFonts w:ascii="Aptos" w:hAnsi="Aptos"/>
        </w:rPr>
        <w:t>[8]</w:t>
      </w:r>
      <w:r w:rsidR="00D73FDB">
        <w:rPr>
          <w:b/>
          <w:bCs/>
          <w:lang w:val="en-US"/>
        </w:rPr>
        <w:fldChar w:fldCharType="end"/>
      </w:r>
    </w:p>
    <w:p w14:paraId="6FF782E1" w14:textId="273D9B07" w:rsidR="00EB19F5" w:rsidRPr="00831DB8" w:rsidRDefault="00D73FDB" w:rsidP="00133327">
      <w:pPr>
        <w:pStyle w:val="a0"/>
        <w:numPr>
          <w:ilvl w:val="1"/>
          <w:numId w:val="5"/>
        </w:numPr>
      </w:pPr>
      <w:r>
        <w:t xml:space="preserve">Удобная среда разработки со встроенной поддержкой </w:t>
      </w:r>
      <w:r w:rsidRPr="00831DB8">
        <w:rPr>
          <w:b/>
          <w:bCs/>
          <w:lang w:val="en-US"/>
        </w:rPr>
        <w:t>Spring</w:t>
      </w:r>
      <w:r w:rsidRPr="00D73FDB">
        <w:t xml:space="preserve"> </w:t>
      </w:r>
      <w:r>
        <w:t xml:space="preserve">и </w:t>
      </w:r>
      <w:r w:rsidRPr="00831DB8">
        <w:rPr>
          <w:b/>
          <w:bCs/>
          <w:lang w:val="en-US"/>
        </w:rPr>
        <w:t>Maven</w:t>
      </w:r>
      <w:r w:rsidRPr="00D73FDB">
        <w:t>.</w:t>
      </w:r>
    </w:p>
    <w:p w14:paraId="155FF5B0" w14:textId="01712919" w:rsidR="00194ECA" w:rsidRDefault="00831DB8" w:rsidP="009E5018">
      <w:pPr>
        <w:pStyle w:val="1"/>
      </w:pPr>
      <w:r>
        <w:br w:type="column"/>
      </w:r>
      <w:bookmarkStart w:id="5" w:name="_Toc169991807"/>
      <w:r w:rsidR="00194ECA">
        <w:lastRenderedPageBreak/>
        <w:t>База данных</w:t>
      </w:r>
      <w:bookmarkEnd w:id="5"/>
    </w:p>
    <w:p w14:paraId="13E7FC6E" w14:textId="77777777" w:rsidR="00234AA3" w:rsidRDefault="00194ECA" w:rsidP="009E5018">
      <w:pPr>
        <w:pStyle w:val="2"/>
      </w:pPr>
      <w:bookmarkStart w:id="6" w:name="_Toc169991808"/>
      <w:r>
        <w:t>Введение</w:t>
      </w:r>
      <w:bookmarkEnd w:id="6"/>
    </w:p>
    <w:p w14:paraId="71339D62" w14:textId="1BB2AD10" w:rsidR="000A33C0" w:rsidRPr="00194ECA" w:rsidRDefault="000A33C0" w:rsidP="009E5018">
      <w:pPr>
        <w:ind w:firstLine="708"/>
      </w:pPr>
      <w:r>
        <w:t>В данной главе будут описаны созданные модели, а также будет рассказано про процесс миграций и объекты для передачи данных.</w:t>
      </w:r>
    </w:p>
    <w:p w14:paraId="4874DB23" w14:textId="1F942214" w:rsidR="00194ECA" w:rsidRDefault="00194ECA" w:rsidP="009E5018">
      <w:pPr>
        <w:pStyle w:val="2"/>
      </w:pPr>
      <w:bookmarkStart w:id="7" w:name="_Toc169991809"/>
      <w:r w:rsidRPr="00194ECA">
        <w:t>Модели</w:t>
      </w:r>
      <w:bookmarkEnd w:id="7"/>
    </w:p>
    <w:p w14:paraId="058D8286" w14:textId="038EB392" w:rsidR="00194ECA" w:rsidRDefault="00194ECA" w:rsidP="009E5018">
      <w:pPr>
        <w:pStyle w:val="3"/>
      </w:pPr>
      <w:bookmarkStart w:id="8" w:name="_Toc169991810"/>
      <w:r>
        <w:t>Введение</w:t>
      </w:r>
      <w:bookmarkEnd w:id="8"/>
    </w:p>
    <w:p w14:paraId="4D6F6ADF" w14:textId="5014E35F" w:rsidR="000A33C0" w:rsidRDefault="000A33C0" w:rsidP="009E5018">
      <w:pPr>
        <w:ind w:left="708" w:firstLine="708"/>
      </w:pPr>
      <w:r>
        <w:t xml:space="preserve">В рамках задачи было создано две таблицы в базе данных: </w:t>
      </w:r>
      <w:r w:rsidRPr="00870E80">
        <w:rPr>
          <w:b/>
          <w:bCs/>
          <w:lang w:val="en-US"/>
        </w:rPr>
        <w:t>User</w:t>
      </w:r>
      <w:r w:rsidRPr="000A33C0">
        <w:t xml:space="preserve">, </w:t>
      </w:r>
      <w:r>
        <w:t xml:space="preserve">отражающей пользователя и </w:t>
      </w:r>
      <w:r w:rsidR="00870E80" w:rsidRPr="00D9570C">
        <w:rPr>
          <w:b/>
          <w:bCs/>
          <w:lang w:val="en-US"/>
        </w:rPr>
        <w:t>Nod</w:t>
      </w:r>
      <w:r w:rsidR="00D9570C" w:rsidRPr="00D9570C">
        <w:rPr>
          <w:b/>
          <w:bCs/>
          <w:lang w:val="en-US"/>
        </w:rPr>
        <w:t>e</w:t>
      </w:r>
      <w:r w:rsidR="00870E80" w:rsidRPr="00870E80">
        <w:t xml:space="preserve">, </w:t>
      </w:r>
      <w:r w:rsidR="00870E80">
        <w:t>отражающей записи.</w:t>
      </w:r>
    </w:p>
    <w:p w14:paraId="7D040D86" w14:textId="3713AD9E" w:rsidR="00870E80" w:rsidRPr="00870E80" w:rsidRDefault="00870E80" w:rsidP="009E5018">
      <w:pPr>
        <w:ind w:left="708" w:firstLine="708"/>
      </w:pPr>
      <w:r>
        <w:t xml:space="preserve">Библиотека </w:t>
      </w:r>
      <w:r w:rsidRPr="00870E80">
        <w:t>hibernate</w:t>
      </w:r>
      <w:r>
        <w:t xml:space="preserve"> </w:t>
      </w:r>
      <w:r>
        <w:t>даёт возможность описывать объекты базы данных как сущности</w:t>
      </w:r>
      <w:r>
        <w:t xml:space="preserve">, </w:t>
      </w:r>
      <w:r w:rsidR="00C13E63">
        <w:t>что позволяет автоматизировать перевод класса в базу данных</w:t>
      </w:r>
      <w:r>
        <w:t>.</w:t>
      </w:r>
    </w:p>
    <w:p w14:paraId="78A6D2A9" w14:textId="3F62830A" w:rsidR="00870E80" w:rsidRPr="00870E80" w:rsidRDefault="000A33C0" w:rsidP="009E5018">
      <w:pPr>
        <w:ind w:left="708" w:firstLine="565"/>
      </w:pPr>
      <w:r>
        <w:t xml:space="preserve">Использование библиотеки </w:t>
      </w:r>
      <w:r>
        <w:rPr>
          <w:lang w:val="en-US"/>
        </w:rPr>
        <w:t>Lombok</w:t>
      </w:r>
      <w:r w:rsidRPr="000A33C0">
        <w:t xml:space="preserve"> </w:t>
      </w:r>
      <w:r>
        <w:t xml:space="preserve">позволило сильно сократить </w:t>
      </w:r>
      <w:r w:rsidR="00870E80">
        <w:t>количество строк кода с помощью аннотаций, использующих шаблоны для инициализации класса с разным набором параметров, а также для описания методов получения</w:t>
      </w:r>
      <w:r w:rsidR="00870E80" w:rsidRPr="00870E80">
        <w:t>/</w:t>
      </w:r>
      <w:r w:rsidR="00870E80">
        <w:t>назначения значений из классов.</w:t>
      </w:r>
    </w:p>
    <w:p w14:paraId="4A896881" w14:textId="238CE164" w:rsidR="00194ECA" w:rsidRDefault="00194ECA" w:rsidP="009E5018">
      <w:pPr>
        <w:pStyle w:val="3"/>
      </w:pPr>
      <w:bookmarkStart w:id="9" w:name="_Toc169991811"/>
      <w:r w:rsidRPr="00194ECA">
        <w:rPr>
          <w:lang w:val="en-US"/>
        </w:rPr>
        <w:t>User</w:t>
      </w:r>
      <w:bookmarkEnd w:id="9"/>
    </w:p>
    <w:p w14:paraId="02E0899A" w14:textId="25633438" w:rsidR="00870E80" w:rsidRDefault="00C13E63" w:rsidP="009E5018">
      <w:pPr>
        <w:ind w:left="708" w:firstLine="708"/>
      </w:pPr>
      <w:r>
        <w:rPr>
          <w:lang w:val="en-US"/>
        </w:rPr>
        <w:t xml:space="preserve">User </w:t>
      </w:r>
      <w:r>
        <w:t>имеет следующие поля:</w:t>
      </w:r>
    </w:p>
    <w:p w14:paraId="78A40C28" w14:textId="6E1DF051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5411C02D" w14:textId="73F55D3F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оле для идентификации пользователя</w:t>
      </w:r>
    </w:p>
    <w:p w14:paraId="5A27234B" w14:textId="497414BF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username</w:t>
      </w:r>
    </w:p>
    <w:p w14:paraId="4D35C44D" w14:textId="2E292577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Имя пользователя</w:t>
      </w:r>
    </w:p>
    <w:p w14:paraId="3ABD3C02" w14:textId="1AB09D98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 xml:space="preserve">password </w:t>
      </w:r>
    </w:p>
    <w:p w14:paraId="688001A0" w14:textId="2D183840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ароль</w:t>
      </w:r>
    </w:p>
    <w:p w14:paraId="56B59BE8" w14:textId="51424BFA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count_nodes</w:t>
      </w:r>
    </w:p>
    <w:p w14:paraId="2B50EEAF" w14:textId="2D76DD41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Количество записей</w:t>
      </w:r>
    </w:p>
    <w:p w14:paraId="2184A779" w14:textId="772CA167" w:rsidR="00C13E63" w:rsidRPr="004A51B9" w:rsidRDefault="00C13E63" w:rsidP="009E5018">
      <w:pPr>
        <w:ind w:left="708" w:firstLine="708"/>
      </w:pPr>
      <w:r>
        <w:t xml:space="preserve">Также имеет переменную </w:t>
      </w:r>
      <w:r w:rsidRPr="00A53B99">
        <w:rPr>
          <w:b/>
          <w:bCs/>
          <w:lang w:val="en-US"/>
        </w:rPr>
        <w:t>node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OneToMany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Node</w:t>
      </w:r>
      <w:r w:rsidRPr="00C13E63">
        <w:t>.</w:t>
      </w:r>
    </w:p>
    <w:p w14:paraId="50F48BA2" w14:textId="0CACF13C" w:rsidR="00C13E63" w:rsidRPr="00C13E63" w:rsidRDefault="00C13E63" w:rsidP="009E5018">
      <w:pPr>
        <w:ind w:left="708" w:firstLine="708"/>
      </w:pPr>
      <w:r>
        <w:t xml:space="preserve">Функция </w:t>
      </w:r>
      <w:r w:rsidRPr="00A53B9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>
        <w:rPr>
          <w:lang w:val="en-US"/>
        </w:rPr>
        <w:t>count</w:t>
      </w:r>
      <w:r w:rsidRPr="00C13E63">
        <w:t>_</w:t>
      </w:r>
      <w:r>
        <w:rPr>
          <w:lang w:val="en-US"/>
        </w:rPr>
        <w:t>nodes</w:t>
      </w:r>
      <w:r w:rsidRPr="00C13E63">
        <w:t xml:space="preserve"> </w:t>
      </w:r>
      <w:r>
        <w:t>на 1.</w:t>
      </w:r>
    </w:p>
    <w:p w14:paraId="319D7449" w14:textId="1E334F6E" w:rsidR="00870E80" w:rsidRDefault="00870E80" w:rsidP="00870E80">
      <w:pPr>
        <w:rPr>
          <w:rStyle w:val="a7"/>
        </w:rPr>
      </w:pPr>
      <w:r>
        <w:rPr>
          <w:noProof/>
        </w:rPr>
        <w:lastRenderedPageBreak/>
        <w:drawing>
          <wp:inline distT="0" distB="0" distL="0" distR="0" wp14:anchorId="710D0D52" wp14:editId="7776EE6F">
            <wp:extent cx="5940425" cy="5839460"/>
            <wp:effectExtent l="0" t="0" r="3175" b="8890"/>
            <wp:docPr id="100740143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401437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83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lang w:val="en-US"/>
        </w:rPr>
        <w:br/>
      </w:r>
      <w:bookmarkStart w:id="10" w:name="_Hlk169983941"/>
      <w:r>
        <w:tab/>
      </w:r>
      <w:r>
        <w:tab/>
      </w:r>
      <w:r>
        <w:tab/>
      </w:r>
      <w:r>
        <w:tab/>
      </w:r>
      <w:r>
        <w:rPr>
          <w:lang w:val="en-US"/>
        </w:rPr>
        <w:tab/>
      </w:r>
      <w:r w:rsidRPr="00870E80">
        <w:rPr>
          <w:rStyle w:val="a7"/>
        </w:rPr>
        <w:t>Рис. 1. Код для таблицы User</w:t>
      </w:r>
      <w:bookmarkEnd w:id="10"/>
      <w:r w:rsidR="00C069A2">
        <w:rPr>
          <w:rStyle w:val="a7"/>
        </w:rPr>
        <w:t>.</w:t>
      </w:r>
    </w:p>
    <w:p w14:paraId="3BF10CCA" w14:textId="7D2A3D36" w:rsidR="002359C4" w:rsidRDefault="002359C4" w:rsidP="009E5018">
      <w:pPr>
        <w:pStyle w:val="3"/>
      </w:pPr>
      <w:bookmarkStart w:id="11" w:name="_Toc169991812"/>
      <w:r>
        <w:rPr>
          <w:lang w:val="en-US"/>
        </w:rPr>
        <w:t>Node</w:t>
      </w:r>
      <w:bookmarkEnd w:id="11"/>
    </w:p>
    <w:p w14:paraId="1E5BA396" w14:textId="4C4FD47A" w:rsidR="002359C4" w:rsidRDefault="002359C4" w:rsidP="009E5018">
      <w:pPr>
        <w:ind w:left="1416"/>
      </w:pPr>
      <w:r>
        <w:rPr>
          <w:lang w:val="en-US"/>
        </w:rPr>
        <w:t xml:space="preserve">Node </w:t>
      </w:r>
      <w:r>
        <w:t>имеет следующие поля:</w:t>
      </w:r>
    </w:p>
    <w:p w14:paraId="1C7A0F3B" w14:textId="13939A72" w:rsidR="002359C4" w:rsidRPr="00A53B99" w:rsidRDefault="007071BA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1E9FAA7E" w14:textId="43F80598" w:rsidR="007071BA" w:rsidRDefault="007071BA" w:rsidP="009E5018">
      <w:pPr>
        <w:pStyle w:val="a0"/>
        <w:numPr>
          <w:ilvl w:val="1"/>
          <w:numId w:val="8"/>
        </w:numPr>
        <w:ind w:left="1782"/>
      </w:pPr>
      <w:r>
        <w:t>Соста</w:t>
      </w:r>
      <w:r w:rsidR="00A53B99">
        <w:t>вной ключ для идентификации записи.</w:t>
      </w:r>
      <w:r w:rsidR="00A53B99">
        <w:br/>
        <w:t>Состоит из:</w:t>
      </w:r>
    </w:p>
    <w:p w14:paraId="759E37C1" w14:textId="0EFD3509" w:rsidR="00A53B99" w:rsidRPr="00D9570C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D9570C">
        <w:rPr>
          <w:b/>
          <w:bCs/>
          <w:lang w:val="en-US"/>
        </w:rPr>
        <w:t>User</w:t>
      </w:r>
    </w:p>
    <w:p w14:paraId="7F5A0692" w14:textId="2A037894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Пользователь, кому принадлежит запись</w:t>
      </w:r>
    </w:p>
    <w:p w14:paraId="39A6E39E" w14:textId="578A118F" w:rsidR="00A53B99" w:rsidRPr="00A53B99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65FC2C94" w14:textId="531BB90B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Номер записи относительно пользователя</w:t>
      </w:r>
    </w:p>
    <w:p w14:paraId="6528E60C" w14:textId="6EF121F6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name</w:t>
      </w:r>
    </w:p>
    <w:p w14:paraId="0033C4C7" w14:textId="2930CA3A" w:rsidR="00A53B99" w:rsidRPr="00A53B9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Название записи</w:t>
      </w:r>
    </w:p>
    <w:p w14:paraId="348B33DD" w14:textId="347CB9A4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>
        <w:rPr>
          <w:b/>
          <w:bCs/>
          <w:lang w:val="en-US"/>
        </w:rPr>
        <w:t>text</w:t>
      </w:r>
    </w:p>
    <w:p w14:paraId="5626A2E6" w14:textId="6B90B232" w:rsidR="00A53B99" w:rsidRPr="004A51B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Текст записи</w:t>
      </w:r>
    </w:p>
    <w:p w14:paraId="0A27CF63" w14:textId="4C4466E8" w:rsidR="004A51B9" w:rsidRPr="004A51B9" w:rsidRDefault="004A51B9" w:rsidP="009E5018">
      <w:pPr>
        <w:ind w:left="708" w:firstLine="708"/>
      </w:pPr>
      <w:r>
        <w:lastRenderedPageBreak/>
        <w:t xml:space="preserve">Также имеет переменную </w:t>
      </w:r>
      <w:r>
        <w:rPr>
          <w:b/>
          <w:bCs/>
          <w:lang w:val="en-US"/>
        </w:rPr>
        <w:t>users</w:t>
      </w:r>
      <w:r w:rsidRPr="00C13E63">
        <w:t xml:space="preserve">, </w:t>
      </w:r>
      <w:r>
        <w:t xml:space="preserve">реализующую </w:t>
      </w:r>
      <w:r>
        <w:rPr>
          <w:lang w:val="en-US"/>
        </w:rPr>
        <w:t>ManyToOne</w:t>
      </w:r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User</w:t>
      </w:r>
      <w:r w:rsidRPr="00C13E63">
        <w:t>.</w:t>
      </w:r>
    </w:p>
    <w:p w14:paraId="1E00DB5D" w14:textId="2320E0C7" w:rsidR="00A53B99" w:rsidRDefault="004A51B9" w:rsidP="009E5018">
      <w:pPr>
        <w:ind w:left="1416"/>
      </w:pPr>
      <w:r>
        <w:t xml:space="preserve">Функция </w:t>
      </w:r>
      <w:r w:rsidRPr="004A51B9">
        <w:rPr>
          <w:b/>
          <w:bCs/>
          <w:lang w:val="en-US"/>
        </w:rPr>
        <w:t>incrementCount</w:t>
      </w:r>
      <w:r w:rsidRPr="00C13E63">
        <w:t xml:space="preserve"> </w:t>
      </w:r>
      <w:r>
        <w:t xml:space="preserve">увеличивает значение </w:t>
      </w:r>
      <w:r w:rsidRPr="004A51B9">
        <w:rPr>
          <w:lang w:val="en-US"/>
        </w:rPr>
        <w:t>count</w:t>
      </w:r>
      <w:r w:rsidRPr="00C13E63">
        <w:t>_</w:t>
      </w:r>
      <w:r w:rsidRPr="004A51B9">
        <w:rPr>
          <w:lang w:val="en-US"/>
        </w:rPr>
        <w:t>nodes</w:t>
      </w:r>
      <w:r w:rsidRPr="00C13E63">
        <w:t xml:space="preserve"> </w:t>
      </w:r>
      <w:r>
        <w:t>на 1.</w:t>
      </w:r>
    </w:p>
    <w:p w14:paraId="436DC988" w14:textId="1DDABBEF" w:rsidR="004E062A" w:rsidRPr="004E062A" w:rsidRDefault="004E062A" w:rsidP="009E5018">
      <w:pPr>
        <w:ind w:left="708" w:firstLine="708"/>
      </w:pPr>
      <w:r>
        <w:t xml:space="preserve">Функция </w:t>
      </w:r>
      <w:r w:rsidRPr="006A6929">
        <w:rPr>
          <w:b/>
          <w:bCs/>
          <w:lang w:val="en-US"/>
        </w:rPr>
        <w:t>setId</w:t>
      </w:r>
      <w:r w:rsidRPr="004E062A">
        <w:t xml:space="preserve"> </w:t>
      </w:r>
      <w:r>
        <w:t xml:space="preserve">ставит нужный </w:t>
      </w:r>
      <w:r>
        <w:rPr>
          <w:lang w:val="en-US"/>
        </w:rPr>
        <w:t>id</w:t>
      </w:r>
      <w:r w:rsidRPr="004E062A">
        <w:t xml:space="preserve">, </w:t>
      </w:r>
      <w:r w:rsidR="00C069A2">
        <w:t>зависящий</w:t>
      </w:r>
      <w:r>
        <w:t xml:space="preserve"> от количества записей у пользователя, и возвращает запись.</w:t>
      </w:r>
    </w:p>
    <w:p w14:paraId="209EB392" w14:textId="33B0BAF3" w:rsidR="002359C4" w:rsidRPr="002359C4" w:rsidRDefault="002359C4" w:rsidP="004723F6">
      <w:pPr>
        <w:jc w:val="center"/>
      </w:pPr>
      <w:r>
        <w:rPr>
          <w:noProof/>
        </w:rPr>
        <w:drawing>
          <wp:inline distT="0" distB="0" distL="0" distR="0" wp14:anchorId="1CC41ED7" wp14:editId="1E41974E">
            <wp:extent cx="5940425" cy="7202805"/>
            <wp:effectExtent l="0" t="0" r="3175" b="0"/>
            <wp:docPr id="22028377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28377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720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A0530" w14:textId="7F2A8B6A" w:rsidR="009E5018" w:rsidRPr="00C069A2" w:rsidRDefault="009E5018" w:rsidP="00C069A2">
      <w:pPr>
        <w:pStyle w:val="a6"/>
      </w:pPr>
      <w:r w:rsidRPr="00870E80">
        <w:rPr>
          <w:rStyle w:val="a7"/>
        </w:rPr>
        <w:t xml:space="preserve">Рис. </w:t>
      </w:r>
      <w:r>
        <w:rPr>
          <w:rStyle w:val="a7"/>
        </w:rPr>
        <w:t>2</w:t>
      </w:r>
      <w:r w:rsidRPr="00870E80">
        <w:rPr>
          <w:rStyle w:val="a7"/>
        </w:rPr>
        <w:t xml:space="preserve">. Код для таблицы </w:t>
      </w:r>
      <w:r>
        <w:rPr>
          <w:rStyle w:val="a7"/>
          <w:lang w:val="en-US"/>
        </w:rPr>
        <w:t>Node</w:t>
      </w:r>
      <w:r w:rsidR="00C069A2">
        <w:rPr>
          <w:rStyle w:val="a7"/>
        </w:rPr>
        <w:t>.</w:t>
      </w:r>
    </w:p>
    <w:p w14:paraId="28FAB3F0" w14:textId="4F55BB29" w:rsidR="00194ECA" w:rsidRDefault="00194ECA" w:rsidP="00831DB8">
      <w:pPr>
        <w:pStyle w:val="2"/>
      </w:pPr>
      <w:bookmarkStart w:id="12" w:name="_Toc169991813"/>
      <w:r>
        <w:rPr>
          <w:lang w:val="en-US"/>
        </w:rPr>
        <w:t>DTO</w:t>
      </w:r>
      <w:bookmarkEnd w:id="12"/>
    </w:p>
    <w:p w14:paraId="0F170DEC" w14:textId="2B20F940" w:rsidR="009E5018" w:rsidRDefault="009E5018" w:rsidP="00831DB8">
      <w:pPr>
        <w:ind w:firstLine="708"/>
        <w:rPr>
          <w:lang w:val="en-US"/>
        </w:rPr>
      </w:pPr>
      <w:r w:rsidRPr="004723F6">
        <w:rPr>
          <w:b/>
          <w:bCs/>
          <w:lang w:val="en-US"/>
        </w:rPr>
        <w:lastRenderedPageBreak/>
        <w:t>DTO</w:t>
      </w:r>
      <w:r w:rsidRPr="004723F6">
        <w:rPr>
          <w:b/>
          <w:bCs/>
        </w:rPr>
        <w:t xml:space="preserve"> — </w:t>
      </w:r>
      <w:r w:rsidRPr="004723F6">
        <w:rPr>
          <w:b/>
          <w:bCs/>
          <w:lang w:val="en-US"/>
        </w:rPr>
        <w:t>Data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Transfer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Object</w:t>
      </w:r>
      <w:r w:rsidRPr="004723F6">
        <w:t xml:space="preserve">, </w:t>
      </w:r>
      <w:r w:rsidR="004723F6" w:rsidRPr="004723F6">
        <w:t>представляет собой объект, который содержит данные, необходимые для выполнения операции или запроса в приложении.</w:t>
      </w:r>
    </w:p>
    <w:p w14:paraId="3FBEF42B" w14:textId="37C41346" w:rsidR="004723F6" w:rsidRDefault="004723F6" w:rsidP="00831DB8">
      <w:pPr>
        <w:ind w:firstLine="708"/>
      </w:pPr>
      <w:r>
        <w:t>Их используют для увеличения безопасности при выводе данных с сервера, не передавая конфиденциальную информацию и</w:t>
      </w:r>
      <w:r w:rsidRPr="004723F6">
        <w:t>/</w:t>
      </w:r>
      <w:r>
        <w:t>или не передавая данные, перехватив которые злоумышленники смогут получить доступ к аккаунту пользователя.</w:t>
      </w:r>
    </w:p>
    <w:p w14:paraId="3573788F" w14:textId="77777777" w:rsidR="004723F6" w:rsidRDefault="004723F6" w:rsidP="00831DB8">
      <w:pPr>
        <w:ind w:firstLine="708"/>
      </w:pPr>
      <w:r>
        <w:t xml:space="preserve">В приложении насчитывается 13 </w:t>
      </w:r>
      <w:r>
        <w:rPr>
          <w:lang w:val="en-US"/>
        </w:rPr>
        <w:t>DTO</w:t>
      </w:r>
      <w:r>
        <w:t>. Часть из них используется для получения данных из интернет запроса (об этом будет рассказано далее), часть же используется для вывода информации.</w:t>
      </w:r>
    </w:p>
    <w:p w14:paraId="1CCDE7CB" w14:textId="3B2C8191" w:rsidR="004723F6" w:rsidRDefault="004723F6" w:rsidP="004723F6">
      <w:pPr>
        <w:jc w:val="center"/>
      </w:pPr>
      <w:r>
        <w:rPr>
          <w:noProof/>
        </w:rPr>
        <w:drawing>
          <wp:inline distT="0" distB="0" distL="0" distR="0" wp14:anchorId="7D977D58" wp14:editId="37B090DB">
            <wp:extent cx="3590925" cy="1847850"/>
            <wp:effectExtent l="0" t="0" r="9525" b="0"/>
            <wp:docPr id="175924599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924599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90925" cy="184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0A771" w14:textId="76ADA89D" w:rsidR="004723F6" w:rsidRPr="00C069A2" w:rsidRDefault="004723F6" w:rsidP="00C069A2">
      <w:pPr>
        <w:pStyle w:val="a6"/>
      </w:pPr>
      <w:r w:rsidRPr="00C069A2">
        <w:t>Рис. 3. Пример реализации DTO к таблице User.</w:t>
      </w:r>
      <w:r w:rsidRPr="00C069A2">
        <w:br/>
        <w:t>Названия переменных DTO совпадают с названиями переменных в User</w:t>
      </w:r>
      <w:r w:rsidR="00C069A2">
        <w:t>.</w:t>
      </w:r>
    </w:p>
    <w:p w14:paraId="100C291D" w14:textId="3758C51E" w:rsidR="004723F6" w:rsidRDefault="004723F6" w:rsidP="00831DB8">
      <w:pPr>
        <w:pStyle w:val="2"/>
      </w:pPr>
      <w:bookmarkStart w:id="13" w:name="_Toc169991814"/>
      <w:r>
        <w:rPr>
          <w:lang w:val="en-US"/>
        </w:rPr>
        <w:t>Mapper</w:t>
      </w:r>
      <w:bookmarkEnd w:id="13"/>
    </w:p>
    <w:p w14:paraId="4E32FAA5" w14:textId="77777777" w:rsidR="00C069A2" w:rsidRDefault="00C069A2" w:rsidP="00831DB8">
      <w:pPr>
        <w:ind w:firstLine="708"/>
      </w:pPr>
      <w:r>
        <w:rPr>
          <w:lang w:val="en-US"/>
        </w:rPr>
        <w:t>Mapper</w:t>
      </w:r>
      <w:r w:rsidRPr="00C069A2">
        <w:t xml:space="preserve"> </w:t>
      </w:r>
      <w:r>
        <w:t>осуществляет к</w:t>
      </w:r>
      <w:r w:rsidRPr="00C069A2">
        <w:t>онвертацию сущности</w:t>
      </w:r>
      <w:r>
        <w:t xml:space="preserve"> (</w:t>
      </w:r>
      <w:r>
        <w:rPr>
          <w:lang w:val="en-US"/>
        </w:rPr>
        <w:t>User</w:t>
      </w:r>
      <w:r w:rsidRPr="00C069A2">
        <w:t xml:space="preserve"> </w:t>
      </w:r>
      <w:r>
        <w:t xml:space="preserve">и </w:t>
      </w:r>
      <w:r>
        <w:rPr>
          <w:lang w:val="en-US"/>
        </w:rPr>
        <w:t>Node</w:t>
      </w:r>
      <w:r w:rsidRPr="00C069A2">
        <w:t>)</w:t>
      </w:r>
      <w:r w:rsidRPr="00C069A2">
        <w:t xml:space="preserve"> в DTO</w:t>
      </w:r>
      <w:r>
        <w:t xml:space="preserve">. </w:t>
      </w:r>
    </w:p>
    <w:p w14:paraId="0DA1F4E7" w14:textId="3822F06E" w:rsidR="00C069A2" w:rsidRPr="00C069A2" w:rsidRDefault="00C069A2" w:rsidP="00831DB8">
      <w:pPr>
        <w:ind w:firstLine="708"/>
      </w:pPr>
      <w:r>
        <w:t xml:space="preserve">Он позволяет автоматизировать процесс получения необходимых </w:t>
      </w:r>
      <w:r>
        <w:rPr>
          <w:lang w:val="en-US"/>
        </w:rPr>
        <w:t>DTO</w:t>
      </w:r>
      <w:r w:rsidRPr="00C069A2">
        <w:t xml:space="preserve"> </w:t>
      </w:r>
      <w:r>
        <w:t xml:space="preserve">параметров из сущности. Вместо того, чтобы ручками прописывать процесс переноса, достаточно назвать переменные в </w:t>
      </w:r>
      <w:r>
        <w:rPr>
          <w:lang w:val="en-US"/>
        </w:rPr>
        <w:t>DTO</w:t>
      </w:r>
      <w:r w:rsidRPr="00C069A2">
        <w:t xml:space="preserve"> </w:t>
      </w:r>
      <w:r>
        <w:t xml:space="preserve">также, как и в сущности, и </w:t>
      </w:r>
      <w:r>
        <w:rPr>
          <w:lang w:val="en-US"/>
        </w:rPr>
        <w:t>mapper</w:t>
      </w:r>
      <w:r w:rsidRPr="00C069A2">
        <w:t xml:space="preserve"> </w:t>
      </w:r>
      <w:r>
        <w:t>сможет самостоятельно перенести нужные данные.</w:t>
      </w:r>
    </w:p>
    <w:p w14:paraId="371F47B2" w14:textId="460E3E19" w:rsidR="00C069A2" w:rsidRDefault="00C069A2" w:rsidP="00831DB8">
      <w:pPr>
        <w:ind w:firstLine="708"/>
      </w:pPr>
      <w:r>
        <w:rPr>
          <w:lang w:val="en-US"/>
        </w:rPr>
        <w:t>Modelmapper</w:t>
      </w:r>
      <w:r w:rsidRPr="00C069A2">
        <w:t xml:space="preserve"> </w:t>
      </w:r>
      <w:r>
        <w:t xml:space="preserve">по-умолчанию встроен в </w:t>
      </w:r>
      <w:r>
        <w:rPr>
          <w:lang w:val="en-US"/>
        </w:rPr>
        <w:t>Spring</w:t>
      </w:r>
      <w:r w:rsidRPr="00C069A2">
        <w:t xml:space="preserve">, </w:t>
      </w:r>
      <w:r>
        <w:t>поэтому остаётся лишь задать стартовую конфигурацию, чтобы начать с ним работать.</w:t>
      </w:r>
    </w:p>
    <w:p w14:paraId="151415EA" w14:textId="3E996329" w:rsidR="00C069A2" w:rsidRDefault="00C069A2" w:rsidP="00C069A2">
      <w:pPr>
        <w:jc w:val="center"/>
      </w:pPr>
      <w:r>
        <w:rPr>
          <w:noProof/>
        </w:rPr>
        <w:lastRenderedPageBreak/>
        <w:drawing>
          <wp:inline distT="0" distB="0" distL="0" distR="0" wp14:anchorId="157FF5F8" wp14:editId="690BF472">
            <wp:extent cx="4686300" cy="3762375"/>
            <wp:effectExtent l="0" t="0" r="0" b="9525"/>
            <wp:docPr id="162927507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275077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EF4A0" w14:textId="3CCF4598" w:rsidR="00C069A2" w:rsidRPr="00C069A2" w:rsidRDefault="00C069A2" w:rsidP="00C069A2">
      <w:pPr>
        <w:pStyle w:val="a6"/>
      </w:pPr>
      <w:r>
        <w:t xml:space="preserve">Рис. 4. Конфигурация </w:t>
      </w:r>
      <w:r>
        <w:rPr>
          <w:lang w:val="en-US"/>
        </w:rPr>
        <w:t>Mapper-</w:t>
      </w:r>
      <w:r>
        <w:t>а.</w:t>
      </w:r>
    </w:p>
    <w:p w14:paraId="15226F35" w14:textId="6061700A" w:rsidR="00194ECA" w:rsidRDefault="00194ECA" w:rsidP="00831DB8">
      <w:pPr>
        <w:pStyle w:val="2"/>
      </w:pPr>
      <w:bookmarkStart w:id="14" w:name="_Toc169991815"/>
      <w:r>
        <w:t>Миграции</w:t>
      </w:r>
      <w:bookmarkEnd w:id="14"/>
    </w:p>
    <w:p w14:paraId="04FF4C6C" w14:textId="56628BA8" w:rsidR="00965B68" w:rsidRDefault="00965B68" w:rsidP="00831DB8">
      <w:pPr>
        <w:ind w:firstLine="708"/>
      </w:pPr>
      <w:r>
        <w:t xml:space="preserve">Миграции — команды для базы данных, исполняемые при запуске программы. С помощью миграций можно расширить поля у таблиц, при этом сохранив старые, добавить новые таблицы и сделать всё то, что делается при помощи прямого обращения к базе данных. </w:t>
      </w:r>
    </w:p>
    <w:p w14:paraId="54FF9552" w14:textId="43E478B3" w:rsidR="00C069A2" w:rsidRDefault="00965B68" w:rsidP="00831DB8">
      <w:pPr>
        <w:ind w:firstLine="708"/>
      </w:pPr>
      <w:r>
        <w:t>Миграции позволяют делать базу данных версионной, чтобы в случае проблем можно было вернуться на старую версию и продолжить работу на ней.</w:t>
      </w:r>
    </w:p>
    <w:p w14:paraId="01EB3313" w14:textId="79942AC1" w:rsidR="00965B68" w:rsidRDefault="00965B68" w:rsidP="00831DB8">
      <w:pPr>
        <w:ind w:firstLine="708"/>
      </w:pPr>
      <w:r>
        <w:t xml:space="preserve">В нашем случае миграции исполняются библиотекой </w:t>
      </w:r>
      <w:r>
        <w:rPr>
          <w:lang w:val="en-US"/>
        </w:rPr>
        <w:t>Flyway</w:t>
      </w:r>
      <w:r w:rsidRPr="00965B68">
        <w:t>.</w:t>
      </w:r>
      <w:r w:rsidR="00831DB8">
        <w:br/>
      </w:r>
      <w:r>
        <w:t>Для неё необходимо назвать файл миграций в особой форме, а именно:</w:t>
      </w:r>
      <w:r>
        <w:br/>
      </w:r>
      <w:r>
        <w:rPr>
          <w:lang w:val="en-US"/>
        </w:rPr>
        <w:t>V</w:t>
      </w:r>
      <w:r w:rsidRPr="00965B68">
        <w:t>*</w:t>
      </w:r>
      <w:proofErr w:type="spellStart"/>
      <w:r>
        <w:t>номер_версии_через_подчёркивания</w:t>
      </w:r>
      <w:proofErr w:type="spellEnd"/>
      <w:r w:rsidRPr="00965B68">
        <w:t>*</w:t>
      </w:r>
      <w:r>
        <w:t>__*</w:t>
      </w:r>
      <w:proofErr w:type="spellStart"/>
      <w:r>
        <w:t>название_миграции</w:t>
      </w:r>
      <w:proofErr w:type="spellEnd"/>
      <w:r>
        <w:t>*</w:t>
      </w:r>
      <w:r w:rsidRPr="00965B68">
        <w:t>.</w:t>
      </w:r>
      <w:proofErr w:type="spellStart"/>
      <w:r>
        <w:rPr>
          <w:lang w:val="en-US"/>
        </w:rPr>
        <w:t>sql</w:t>
      </w:r>
      <w:proofErr w:type="spellEnd"/>
    </w:p>
    <w:p w14:paraId="159B00DB" w14:textId="137F1419" w:rsidR="00965B68" w:rsidRDefault="00965B68" w:rsidP="00831DB8">
      <w:pPr>
        <w:ind w:firstLine="708"/>
      </w:pPr>
      <w:r>
        <w:t xml:space="preserve">Далее останется лишь запустить программу и </w:t>
      </w:r>
      <w:r>
        <w:rPr>
          <w:lang w:val="en-US"/>
        </w:rPr>
        <w:t>flyway</w:t>
      </w:r>
      <w:r w:rsidRPr="00965B68">
        <w:t xml:space="preserve"> </w:t>
      </w:r>
      <w:r>
        <w:t xml:space="preserve">применит новые, </w:t>
      </w:r>
      <w:r>
        <w:t xml:space="preserve">согласно таблице истории применения </w:t>
      </w:r>
      <w:r>
        <w:t>миграций, миграции к базе данных!</w:t>
      </w:r>
    </w:p>
    <w:p w14:paraId="702A5FBF" w14:textId="3200E279" w:rsidR="00965B68" w:rsidRPr="00965B68" w:rsidRDefault="00965B68" w:rsidP="00965B68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66FCF8A6" wp14:editId="11DBD718">
            <wp:extent cx="2333625" cy="447675"/>
            <wp:effectExtent l="0" t="0" r="9525" b="9525"/>
            <wp:docPr id="208811442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14422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333625" cy="44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6499DE" w14:textId="78C6E5F4" w:rsidR="00965B68" w:rsidRPr="00965B68" w:rsidRDefault="00965B68" w:rsidP="00965B68">
      <w:pPr>
        <w:pStyle w:val="a6"/>
      </w:pPr>
      <w:r>
        <w:t xml:space="preserve">Рис. 5. </w:t>
      </w:r>
      <w:r w:rsidR="007333CC">
        <w:t>Демонстрация наименования миграций</w:t>
      </w:r>
    </w:p>
    <w:p w14:paraId="10ACAAAD" w14:textId="6B729EA9" w:rsidR="00194ECA" w:rsidRDefault="00831DB8" w:rsidP="009E5018">
      <w:pPr>
        <w:pStyle w:val="1"/>
      </w:pPr>
      <w:r>
        <w:br w:type="column"/>
      </w:r>
      <w:bookmarkStart w:id="15" w:name="_Toc169991816"/>
      <w:r w:rsidR="00194ECA">
        <w:lastRenderedPageBreak/>
        <w:t>Взаимодействие с базой данных</w:t>
      </w:r>
      <w:bookmarkEnd w:id="15"/>
    </w:p>
    <w:p w14:paraId="200CD971" w14:textId="124BF53D" w:rsidR="00194ECA" w:rsidRDefault="00194ECA" w:rsidP="009E5018">
      <w:pPr>
        <w:pStyle w:val="2"/>
      </w:pPr>
      <w:bookmarkStart w:id="16" w:name="_Toc169991817"/>
      <w:r>
        <w:t>Введение</w:t>
      </w:r>
      <w:bookmarkEnd w:id="16"/>
    </w:p>
    <w:p w14:paraId="6B0747F5" w14:textId="5FB6E1D1" w:rsidR="00194ECA" w:rsidRPr="004A280D" w:rsidRDefault="004A280D" w:rsidP="009E5018">
      <w:pPr>
        <w:ind w:firstLine="708"/>
      </w:pPr>
      <w:r>
        <w:t xml:space="preserve">Работа с базой данных в </w:t>
      </w:r>
      <w:r>
        <w:rPr>
          <w:lang w:val="en-US"/>
        </w:rPr>
        <w:t>Spring</w:t>
      </w:r>
      <w:r w:rsidRPr="004A280D">
        <w:t xml:space="preserve"> </w:t>
      </w:r>
      <w:r>
        <w:t>разбита на несколько частей: Репозиторий, Сервис и Исключения. Про каждый из данных элементов будет рассказано ниже.</w:t>
      </w:r>
    </w:p>
    <w:p w14:paraId="4650CFF8" w14:textId="52AD3415" w:rsidR="0003103E" w:rsidRPr="0003103E" w:rsidRDefault="00194ECA" w:rsidP="0003103E">
      <w:pPr>
        <w:pStyle w:val="2"/>
      </w:pPr>
      <w:bookmarkStart w:id="17" w:name="_Toc169991818"/>
      <w:r>
        <w:t>Репозиторий</w:t>
      </w:r>
      <w:bookmarkEnd w:id="17"/>
    </w:p>
    <w:p w14:paraId="3470DE44" w14:textId="77777777" w:rsidR="007C361A" w:rsidRDefault="007C361A" w:rsidP="007C361A">
      <w:pPr>
        <w:ind w:left="141" w:firstLine="567"/>
      </w:pPr>
      <w:r>
        <w:t>К</w:t>
      </w:r>
      <w:r w:rsidRPr="007C361A">
        <w:t>ласс, содержащий CRUD</w:t>
      </w:r>
      <w:r>
        <w:t xml:space="preserve"> (</w:t>
      </w:r>
      <w:r>
        <w:rPr>
          <w:lang w:val="en-US"/>
        </w:rPr>
        <w:t>Create</w:t>
      </w:r>
      <w:r w:rsidRPr="007C361A">
        <w:t xml:space="preserve"> </w:t>
      </w:r>
      <w:r>
        <w:rPr>
          <w:lang w:val="en-US"/>
        </w:rPr>
        <w:t>Read</w:t>
      </w:r>
      <w:r w:rsidRPr="007C361A">
        <w:t xml:space="preserve"> </w:t>
      </w:r>
      <w:r>
        <w:rPr>
          <w:lang w:val="en-US"/>
        </w:rPr>
        <w:t>Update</w:t>
      </w:r>
      <w:r w:rsidRPr="007C361A">
        <w:t xml:space="preserve"> </w:t>
      </w:r>
      <w:r>
        <w:rPr>
          <w:lang w:val="en-US"/>
        </w:rPr>
        <w:t>Delete</w:t>
      </w:r>
      <w:r>
        <w:t>)</w:t>
      </w:r>
      <w:r w:rsidRPr="007C361A">
        <w:t xml:space="preserve"> методы для конкретной сущности.</w:t>
      </w:r>
    </w:p>
    <w:p w14:paraId="173877AD" w14:textId="13C59F59" w:rsidR="007C361A" w:rsidRPr="007C361A" w:rsidRDefault="007C361A" w:rsidP="007C361A">
      <w:pPr>
        <w:ind w:left="141" w:firstLine="567"/>
      </w:pPr>
      <w:r>
        <w:t>Репозиторий имеет стандартные методы для различных операций над базой данных. Однако можно добавить свои методы, с помощью правильного синтаксиса, где:</w:t>
      </w:r>
      <w:r>
        <w:br/>
      </w:r>
      <w:r w:rsidRPr="007C361A">
        <w:t>*</w:t>
      </w:r>
      <w:r>
        <w:t>Тип возвращаемых данных</w:t>
      </w:r>
      <w:r w:rsidRPr="007C361A">
        <w:t>* *</w:t>
      </w:r>
      <w:r>
        <w:t>действие</w:t>
      </w:r>
      <w:r w:rsidRPr="007C361A">
        <w:t>**</w:t>
      </w:r>
      <w:r>
        <w:t>Количество участников действия</w:t>
      </w:r>
      <w:r w:rsidRPr="007C361A">
        <w:t>*</w:t>
      </w:r>
      <w:r>
        <w:rPr>
          <w:lang w:val="en-US"/>
        </w:rPr>
        <w:t>By</w:t>
      </w:r>
      <w:r w:rsidRPr="007C361A">
        <w:t>*</w:t>
      </w:r>
      <w:r>
        <w:t>Параметры, по которому будет происходить поиск</w:t>
      </w:r>
      <w:r w:rsidRPr="007C361A">
        <w:t>*(*</w:t>
      </w:r>
      <w:r>
        <w:t>Аргументы</w:t>
      </w:r>
      <w:r w:rsidRPr="007C361A">
        <w:t>*);</w:t>
      </w:r>
    </w:p>
    <w:p w14:paraId="61415350" w14:textId="14E69E3E" w:rsidR="007C361A" w:rsidRPr="007C361A" w:rsidRDefault="007C361A" w:rsidP="007C361A">
      <w:pPr>
        <w:jc w:val="center"/>
      </w:pPr>
      <w:r>
        <w:rPr>
          <w:noProof/>
        </w:rPr>
        <w:drawing>
          <wp:inline distT="0" distB="0" distL="0" distR="0" wp14:anchorId="6E515BAE" wp14:editId="6EFFDBC8">
            <wp:extent cx="5940425" cy="2508250"/>
            <wp:effectExtent l="0" t="0" r="3175" b="6350"/>
            <wp:docPr id="195102550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1025505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769F8" w14:textId="7B801F78" w:rsidR="001F1325" w:rsidRPr="001F1325" w:rsidRDefault="007C361A" w:rsidP="001F1325">
      <w:pPr>
        <w:pStyle w:val="a6"/>
      </w:pPr>
      <w:r>
        <w:t xml:space="preserve">Рис. 6. Репозиторий </w:t>
      </w:r>
      <w:r>
        <w:rPr>
          <w:lang w:val="en-US"/>
        </w:rPr>
        <w:t>User.</w:t>
      </w:r>
      <w:r>
        <w:br/>
        <w:t>Реализован метод поиска всех пользователей по имени.</w:t>
      </w:r>
    </w:p>
    <w:p w14:paraId="509DF920" w14:textId="2500B7DA" w:rsidR="00194ECA" w:rsidRDefault="00194ECA" w:rsidP="007C361A">
      <w:pPr>
        <w:pStyle w:val="2"/>
      </w:pPr>
      <w:bookmarkStart w:id="18" w:name="_Toc169991819"/>
      <w:r>
        <w:t>Сервис</w:t>
      </w:r>
      <w:bookmarkEnd w:id="18"/>
    </w:p>
    <w:p w14:paraId="33457A09" w14:textId="3E6AF095" w:rsidR="00334847" w:rsidRDefault="00592CAA" w:rsidP="00334847">
      <w:pPr>
        <w:ind w:left="708"/>
      </w:pPr>
      <w:r>
        <w:t>Класс, отвечающий за непосредственную работу с базой данных.</w:t>
      </w:r>
    </w:p>
    <w:p w14:paraId="3163EC15" w14:textId="6BEAE05A" w:rsidR="00592CAA" w:rsidRDefault="00592CAA" w:rsidP="00592CAA">
      <w:pPr>
        <w:ind w:firstLine="708"/>
      </w:pPr>
      <w:r>
        <w:t>Оперирует методами репозитория для исполнения команд, однако помимо этого в сервисе производятся различного рода проверки данных. В случае ошибки</w:t>
      </w:r>
      <w:r w:rsidR="005F5475">
        <w:t xml:space="preserve"> в данных</w:t>
      </w:r>
      <w:r>
        <w:t xml:space="preserve"> производится выбрасывание исключения (о чём будет рассказано в следующем пункте).</w:t>
      </w:r>
    </w:p>
    <w:p w14:paraId="66168070" w14:textId="084A259A" w:rsidR="00334847" w:rsidRDefault="00334847" w:rsidP="00334847">
      <w:pPr>
        <w:jc w:val="center"/>
      </w:pPr>
      <w:r>
        <w:rPr>
          <w:noProof/>
        </w:rPr>
        <w:drawing>
          <wp:inline distT="0" distB="0" distL="0" distR="0" wp14:anchorId="113A5778" wp14:editId="548D2D96">
            <wp:extent cx="5940425" cy="1104265"/>
            <wp:effectExtent l="0" t="0" r="3175" b="635"/>
            <wp:docPr id="204103087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1030873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104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74964" w14:textId="4A811221" w:rsidR="00334847" w:rsidRDefault="00334847" w:rsidP="00334847">
      <w:pPr>
        <w:pStyle w:val="a6"/>
      </w:pPr>
      <w:r>
        <w:lastRenderedPageBreak/>
        <w:t>Рис. 7. Пример функции сервиса.</w:t>
      </w:r>
      <w:r>
        <w:br/>
        <w:t>Реализован метод сохранения пользователя.</w:t>
      </w:r>
      <w:r w:rsidR="00C16B85">
        <w:br/>
      </w:r>
      <w:r>
        <w:t xml:space="preserve">Также </w:t>
      </w:r>
      <w:r w:rsidR="00C16B85">
        <w:t>реализовано выбрасывание исключения</w:t>
      </w:r>
    </w:p>
    <w:p w14:paraId="3DC54E4F" w14:textId="47C64057" w:rsidR="001F1325" w:rsidRDefault="001F1325" w:rsidP="001F1325">
      <w:pPr>
        <w:pStyle w:val="3"/>
      </w:pPr>
      <w:bookmarkStart w:id="19" w:name="_Toc169991820"/>
      <w:r>
        <w:t>Аутентификация</w:t>
      </w:r>
      <w:bookmarkEnd w:id="19"/>
    </w:p>
    <w:p w14:paraId="45BA8015" w14:textId="19B0FCC7" w:rsidR="001F1325" w:rsidRDefault="001F1325" w:rsidP="001F1325">
      <w:pPr>
        <w:ind w:left="708" w:firstLine="426"/>
      </w:pPr>
      <w:r>
        <w:t xml:space="preserve">Метод </w:t>
      </w:r>
      <w:proofErr w:type="spellStart"/>
      <w:r>
        <w:rPr>
          <w:lang w:val="en-US"/>
        </w:rPr>
        <w:t>UserService</w:t>
      </w:r>
      <w:proofErr w:type="spellEnd"/>
      <w:r w:rsidRPr="001F1325">
        <w:t xml:space="preserve">, </w:t>
      </w:r>
      <w:r>
        <w:t>сверяющий полученные логин</w:t>
      </w:r>
      <w:r w:rsidRPr="001F1325">
        <w:t>/</w:t>
      </w:r>
      <w:r>
        <w:t>пароль и логин</w:t>
      </w:r>
      <w:r w:rsidRPr="001F1325">
        <w:t>/</w:t>
      </w:r>
      <w:r>
        <w:t>пароль предполагаемого пользователя.</w:t>
      </w:r>
    </w:p>
    <w:p w14:paraId="279DF33A" w14:textId="23A8191F" w:rsidR="001F1325" w:rsidRPr="001F1325" w:rsidRDefault="001F1325" w:rsidP="001F1325">
      <w:pPr>
        <w:jc w:val="center"/>
      </w:pPr>
      <w:r>
        <w:rPr>
          <w:noProof/>
        </w:rPr>
        <w:drawing>
          <wp:inline distT="0" distB="0" distL="0" distR="0" wp14:anchorId="02D883FF" wp14:editId="1F280BDB">
            <wp:extent cx="5940425" cy="923290"/>
            <wp:effectExtent l="0" t="0" r="3175" b="0"/>
            <wp:docPr id="103091363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913635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92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D466C" w14:textId="01B4466A" w:rsidR="001F1325" w:rsidRDefault="001F1325" w:rsidP="001F1325">
      <w:pPr>
        <w:pStyle w:val="a6"/>
      </w:pPr>
      <w:r>
        <w:t>Рис. 8. Функция проверки данных.</w:t>
      </w:r>
    </w:p>
    <w:p w14:paraId="177064B2" w14:textId="5E5BA4C7" w:rsidR="00194ECA" w:rsidRDefault="00194ECA" w:rsidP="009E5018">
      <w:pPr>
        <w:pStyle w:val="2"/>
      </w:pPr>
      <w:bookmarkStart w:id="20" w:name="_Toc169991821"/>
      <w:r>
        <w:t>Исключения</w:t>
      </w:r>
      <w:bookmarkEnd w:id="20"/>
    </w:p>
    <w:p w14:paraId="2780DD1A" w14:textId="694AAC13" w:rsidR="005F5475" w:rsidRDefault="005F5475" w:rsidP="005F5475">
      <w:pPr>
        <w:ind w:left="708"/>
      </w:pPr>
      <w:r>
        <w:t>Исключения вызываются при неправильных данных в сервисе.</w:t>
      </w:r>
    </w:p>
    <w:p w14:paraId="22E4C0D2" w14:textId="77777777" w:rsidR="005F5475" w:rsidRDefault="005F5475" w:rsidP="005F5475">
      <w:pPr>
        <w:ind w:firstLine="708"/>
      </w:pPr>
      <w:r>
        <w:t xml:space="preserve">Реализованы они через основной класс-контроллер, возвращающий </w:t>
      </w:r>
      <w:r>
        <w:rPr>
          <w:lang w:val="en-US"/>
        </w:rPr>
        <w:t>DTO</w:t>
      </w:r>
      <w:r w:rsidRPr="005F5475">
        <w:t xml:space="preserve"> </w:t>
      </w:r>
      <w:r>
        <w:t>ошибки, основной класс ошибки, от которого наследуются исключения.</w:t>
      </w:r>
    </w:p>
    <w:p w14:paraId="38388AD5" w14:textId="77777777" w:rsidR="005F5475" w:rsidRDefault="005F5475" w:rsidP="005F5475">
      <w:pPr>
        <w:ind w:firstLine="708"/>
      </w:pPr>
      <w:r>
        <w:t>Такая система позволяет для разных типов исключений использовать разную логику.</w:t>
      </w:r>
    </w:p>
    <w:p w14:paraId="236AE79D" w14:textId="385755BF" w:rsidR="005F5475" w:rsidRDefault="005F5475" w:rsidP="005F5475">
      <w:pPr>
        <w:jc w:val="center"/>
      </w:pPr>
      <w:r>
        <w:rPr>
          <w:noProof/>
        </w:rPr>
        <w:drawing>
          <wp:inline distT="0" distB="0" distL="0" distR="0" wp14:anchorId="734A5E86" wp14:editId="071927B4">
            <wp:extent cx="5915025" cy="1876425"/>
            <wp:effectExtent l="0" t="0" r="9525" b="9525"/>
            <wp:docPr id="130451276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512765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15025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416AF" w14:textId="3D8CB98B" w:rsidR="005F5475" w:rsidRPr="00F725E0" w:rsidRDefault="005F5475" w:rsidP="005F5475">
      <w:pPr>
        <w:pStyle w:val="a6"/>
      </w:pPr>
      <w:r>
        <w:t xml:space="preserve">Рис. </w:t>
      </w:r>
      <w:r w:rsidR="001F1325">
        <w:t>9</w:t>
      </w:r>
      <w:r>
        <w:t xml:space="preserve">. Пример исключения, наследующегося от основного класса ошибки </w:t>
      </w:r>
      <w:r>
        <w:rPr>
          <w:lang w:val="en-US"/>
        </w:rPr>
        <w:t>ApiException</w:t>
      </w:r>
      <w:r w:rsidR="00F725E0">
        <w:t>.</w:t>
      </w:r>
    </w:p>
    <w:p w14:paraId="12C947B0" w14:textId="6D42577B" w:rsidR="00194ECA" w:rsidRDefault="00831DB8" w:rsidP="009E5018">
      <w:pPr>
        <w:pStyle w:val="1"/>
      </w:pPr>
      <w:r>
        <w:br w:type="column"/>
      </w:r>
      <w:bookmarkStart w:id="21" w:name="_Toc169991822"/>
      <w:r w:rsidR="00194ECA">
        <w:lastRenderedPageBreak/>
        <w:t>Интернет-запросы</w:t>
      </w:r>
      <w:bookmarkEnd w:id="21"/>
    </w:p>
    <w:p w14:paraId="0A78FC97" w14:textId="73E6C192" w:rsidR="00194ECA" w:rsidRDefault="00194ECA" w:rsidP="009E5018">
      <w:pPr>
        <w:pStyle w:val="2"/>
      </w:pPr>
      <w:bookmarkStart w:id="22" w:name="_Toc169991823"/>
      <w:r>
        <w:t>Введение</w:t>
      </w:r>
      <w:bookmarkEnd w:id="22"/>
    </w:p>
    <w:p w14:paraId="7BCD5091" w14:textId="4D75E817" w:rsidR="00194ECA" w:rsidRDefault="002C50AA" w:rsidP="002C50AA">
      <w:pPr>
        <w:ind w:firstLine="708"/>
        <w:rPr>
          <w:lang w:val="en-US"/>
        </w:rPr>
      </w:pPr>
      <w:r>
        <w:t xml:space="preserve">Существует несколько типов запросов, отличающихся по их наполнению и стандартам использования: </w:t>
      </w:r>
      <w:r>
        <w:rPr>
          <w:b/>
          <w:bCs/>
          <w:lang w:val="en-US"/>
        </w:rPr>
        <w:t>GET</w:t>
      </w:r>
      <w:r w:rsidRPr="002C50AA">
        <w:t xml:space="preserve">, </w:t>
      </w:r>
      <w:r>
        <w:rPr>
          <w:b/>
          <w:bCs/>
          <w:lang w:val="en-US"/>
        </w:rPr>
        <w:t>POST</w:t>
      </w:r>
      <w:r w:rsidRPr="002C50AA">
        <w:t xml:space="preserve">, </w:t>
      </w:r>
      <w:r>
        <w:rPr>
          <w:b/>
          <w:bCs/>
          <w:lang w:val="en-US"/>
        </w:rPr>
        <w:t>DELETE</w:t>
      </w:r>
      <w:r w:rsidRPr="002C50AA">
        <w:t xml:space="preserve">, </w:t>
      </w:r>
      <w:r>
        <w:rPr>
          <w:b/>
          <w:bCs/>
          <w:lang w:val="en-US"/>
        </w:rPr>
        <w:t>PATCH</w:t>
      </w:r>
      <w:r w:rsidRPr="002C50AA">
        <w:t>.</w:t>
      </w:r>
    </w:p>
    <w:p w14:paraId="4F150B80" w14:textId="2624B3C8" w:rsidR="002C50AA" w:rsidRPr="002C50AA" w:rsidRDefault="002C50AA" w:rsidP="002C50AA">
      <w:pPr>
        <w:ind w:firstLine="708"/>
      </w:pPr>
      <w:r>
        <w:rPr>
          <w:b/>
          <w:bCs/>
          <w:lang w:val="en-US"/>
        </w:rPr>
        <w:t>GET</w:t>
      </w:r>
      <w:r w:rsidRPr="002C50AA">
        <w:t xml:space="preserve"> </w:t>
      </w:r>
      <w:r>
        <w:t xml:space="preserve">отвечает за получение информации с сервера, он менее надёжен, </w:t>
      </w:r>
      <w:r>
        <w:rPr>
          <w:b/>
          <w:bCs/>
          <w:lang w:val="en-US"/>
        </w:rPr>
        <w:t>POST</w:t>
      </w:r>
      <w:r>
        <w:t xml:space="preserve"> за отправку информации на сервер, более надёжен, </w:t>
      </w:r>
      <w:r w:rsidRPr="002C50AA">
        <w:rPr>
          <w:b/>
          <w:bCs/>
          <w:lang w:val="en-US"/>
        </w:rPr>
        <w:t>DELETE</w:t>
      </w:r>
      <w:r>
        <w:t xml:space="preserve">, за удаление и </w:t>
      </w:r>
      <w:r>
        <w:rPr>
          <w:b/>
          <w:bCs/>
          <w:lang w:val="en-US"/>
        </w:rPr>
        <w:t>PATCH</w:t>
      </w:r>
      <w:r>
        <w:t>, за обновление информации на сервере.</w:t>
      </w:r>
    </w:p>
    <w:p w14:paraId="7F8FA9B4" w14:textId="6FDCCE25" w:rsidR="00194ECA" w:rsidRDefault="00194ECA" w:rsidP="009E5018">
      <w:pPr>
        <w:pStyle w:val="2"/>
      </w:pPr>
      <w:bookmarkStart w:id="23" w:name="_Toc169991824"/>
      <w:r>
        <w:t>Контроллер</w:t>
      </w:r>
      <w:bookmarkEnd w:id="23"/>
    </w:p>
    <w:p w14:paraId="56858EBB" w14:textId="6C016441" w:rsidR="00234AA3" w:rsidRDefault="00234AA3" w:rsidP="009E5018">
      <w:pPr>
        <w:pStyle w:val="3"/>
      </w:pPr>
      <w:bookmarkStart w:id="24" w:name="_Toc169991825"/>
      <w:r w:rsidRPr="00234AA3">
        <w:t>Введение</w:t>
      </w:r>
      <w:bookmarkEnd w:id="24"/>
    </w:p>
    <w:p w14:paraId="40318E39" w14:textId="0BCE27FD" w:rsidR="003624F5" w:rsidRDefault="002C50AA" w:rsidP="003624F5">
      <w:pPr>
        <w:ind w:left="708" w:firstLine="426"/>
      </w:pPr>
      <w:r>
        <w:t xml:space="preserve">Контроллер используется для обработки информации из веб-запроса и использовании функций сервиса. В </w:t>
      </w:r>
      <w:r>
        <w:rPr>
          <w:lang w:val="en-US"/>
        </w:rPr>
        <w:t>Spring</w:t>
      </w:r>
      <w:r w:rsidRPr="002C50AA">
        <w:t>-</w:t>
      </w:r>
      <w:r>
        <w:t xml:space="preserve">е есть несколько способов обработки информации из запроса: Взятие информации из тела запроса, из </w:t>
      </w:r>
      <w:r>
        <w:rPr>
          <w:lang w:val="en-US"/>
        </w:rPr>
        <w:t>URL</w:t>
      </w:r>
      <w:r w:rsidRPr="002C50AA">
        <w:t xml:space="preserve"> </w:t>
      </w:r>
      <w:r>
        <w:t>адреса запроса или же из заголовков.</w:t>
      </w:r>
    </w:p>
    <w:p w14:paraId="7E9FAB2A" w14:textId="502E09CA" w:rsidR="003624F5" w:rsidRPr="003624F5" w:rsidRDefault="003624F5" w:rsidP="003624F5">
      <w:pPr>
        <w:ind w:left="708" w:firstLine="426"/>
      </w:pPr>
      <w:r>
        <w:t xml:space="preserve">Возвращает нужное </w:t>
      </w:r>
      <w:r>
        <w:rPr>
          <w:lang w:val="en-US"/>
        </w:rPr>
        <w:t>DTO</w:t>
      </w:r>
      <w:r>
        <w:t>.</w:t>
      </w:r>
    </w:p>
    <w:p w14:paraId="0FE4961B" w14:textId="111FB1E9" w:rsidR="003624F5" w:rsidRDefault="003624F5" w:rsidP="003624F5">
      <w:pPr>
        <w:jc w:val="center"/>
      </w:pPr>
      <w:r>
        <w:rPr>
          <w:noProof/>
        </w:rPr>
        <w:drawing>
          <wp:inline distT="0" distB="0" distL="0" distR="0" wp14:anchorId="07F8FC48" wp14:editId="75F31851">
            <wp:extent cx="2371725" cy="885825"/>
            <wp:effectExtent l="0" t="0" r="9525" b="9525"/>
            <wp:docPr id="21124611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2461169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9D5A2" w14:textId="1A6D08B0" w:rsidR="004A280D" w:rsidRPr="004A280D" w:rsidRDefault="003624F5" w:rsidP="001F1325">
      <w:pPr>
        <w:pStyle w:val="a6"/>
      </w:pPr>
      <w:r>
        <w:t xml:space="preserve">Рис. </w:t>
      </w:r>
      <w:r w:rsidR="001F1325">
        <w:t>10</w:t>
      </w:r>
      <w:r>
        <w:t xml:space="preserve">. Результат выполнения </w:t>
      </w:r>
      <w:r>
        <w:rPr>
          <w:lang w:val="en-US"/>
        </w:rPr>
        <w:t>GET</w:t>
      </w:r>
      <w:r w:rsidRPr="003624F5">
        <w:t xml:space="preserve"> </w:t>
      </w:r>
      <w:r>
        <w:t xml:space="preserve">запроса по адресу </w:t>
      </w:r>
      <w:r>
        <w:rPr>
          <w:lang w:val="en-US"/>
        </w:rPr>
        <w:t>localhost</w:t>
      </w:r>
      <w:r w:rsidRPr="003624F5">
        <w:t>:8080/1</w:t>
      </w:r>
    </w:p>
    <w:p w14:paraId="575CB240" w14:textId="5BB25178" w:rsidR="004A280D" w:rsidRDefault="004A280D" w:rsidP="004A280D">
      <w:pPr>
        <w:pStyle w:val="3"/>
      </w:pPr>
      <w:bookmarkStart w:id="25" w:name="_Toc169991826"/>
      <w:r>
        <w:t>Запрос без тела</w:t>
      </w:r>
      <w:bookmarkEnd w:id="25"/>
    </w:p>
    <w:p w14:paraId="6B386CEE" w14:textId="325D8996" w:rsidR="00124B0E" w:rsidRPr="00124B0E" w:rsidRDefault="00124B0E" w:rsidP="00124B0E">
      <w:pPr>
        <w:ind w:left="1134"/>
      </w:pPr>
      <w:r>
        <w:t xml:space="preserve">Запрос, в котором вся информация передаётся только через </w:t>
      </w:r>
      <w:r>
        <w:rPr>
          <w:lang w:val="en-US"/>
        </w:rPr>
        <w:t>URL</w:t>
      </w:r>
    </w:p>
    <w:p w14:paraId="6D67A524" w14:textId="311C916D" w:rsidR="003624F5" w:rsidRDefault="001F1325" w:rsidP="003624F5">
      <w:pPr>
        <w:jc w:val="center"/>
      </w:pPr>
      <w:r>
        <w:rPr>
          <w:noProof/>
        </w:rPr>
        <w:drawing>
          <wp:inline distT="0" distB="0" distL="0" distR="0" wp14:anchorId="3003DB8A" wp14:editId="1F0A07EA">
            <wp:extent cx="2667000" cy="476250"/>
            <wp:effectExtent l="0" t="0" r="0" b="0"/>
            <wp:docPr id="11022468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2468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667000" cy="47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134A0" w14:textId="3156D3F0" w:rsidR="00124B0E" w:rsidRDefault="003624F5" w:rsidP="00124B0E">
      <w:pPr>
        <w:pStyle w:val="a6"/>
        <w:rPr>
          <w:lang w:val="en-US"/>
        </w:rPr>
      </w:pPr>
      <w:r>
        <w:t>Рис. 1</w:t>
      </w:r>
      <w:r w:rsidR="001F1325">
        <w:t>1</w:t>
      </w:r>
      <w:r>
        <w:t xml:space="preserve">. </w:t>
      </w:r>
      <w:r w:rsidR="001F1325">
        <w:t>Запрос без тела</w:t>
      </w:r>
      <w:r w:rsidR="00F725E0">
        <w:t>.</w:t>
      </w:r>
    </w:p>
    <w:p w14:paraId="7C52B246" w14:textId="16585793" w:rsidR="00124B0E" w:rsidRDefault="00124B0E" w:rsidP="00124B0E">
      <w:pPr>
        <w:rPr>
          <w:lang w:val="en-US"/>
        </w:rPr>
      </w:pPr>
      <w:r>
        <w:rPr>
          <w:lang w:val="en-US"/>
        </w:rPr>
        <w:tab/>
      </w:r>
      <w:r>
        <w:rPr>
          <w:lang w:val="en-US"/>
        </w:rPr>
        <w:tab/>
      </w:r>
      <w:r>
        <w:t xml:space="preserve">В </w:t>
      </w:r>
      <w:r>
        <w:rPr>
          <w:lang w:val="en-US"/>
        </w:rPr>
        <w:t>Spring</w:t>
      </w:r>
      <w:r w:rsidRPr="00124B0E">
        <w:t xml:space="preserve"> </w:t>
      </w:r>
      <w:r>
        <w:t xml:space="preserve">есть возможность получения данных из </w:t>
      </w:r>
      <w:r>
        <w:rPr>
          <w:lang w:val="en-US"/>
        </w:rPr>
        <w:t>URL</w:t>
      </w:r>
      <w:r w:rsidRPr="00124B0E">
        <w:t xml:space="preserve"> </w:t>
      </w:r>
      <w:r>
        <w:t xml:space="preserve">с помощью аннотации </w:t>
      </w:r>
      <w:r w:rsidRPr="00124B0E">
        <w:t>@</w:t>
      </w:r>
      <w:r>
        <w:rPr>
          <w:lang w:val="en-US"/>
        </w:rPr>
        <w:t>PathVariable</w:t>
      </w:r>
    </w:p>
    <w:p w14:paraId="2B3388A6" w14:textId="54EDF9E2" w:rsidR="00124B0E" w:rsidRPr="00124B0E" w:rsidRDefault="00124B0E" w:rsidP="00124B0E">
      <w:r>
        <w:rPr>
          <w:noProof/>
        </w:rPr>
        <w:drawing>
          <wp:inline distT="0" distB="0" distL="0" distR="0" wp14:anchorId="4898376E" wp14:editId="1293591F">
            <wp:extent cx="5657850" cy="1514475"/>
            <wp:effectExtent l="0" t="0" r="0" b="9525"/>
            <wp:docPr id="15811126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11267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65785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A76960" w14:textId="3ED4B6D0" w:rsidR="00124B0E" w:rsidRPr="00124B0E" w:rsidRDefault="00124B0E" w:rsidP="00124B0E">
      <w:pPr>
        <w:pStyle w:val="a6"/>
      </w:pPr>
      <w:r>
        <w:t>Рис. 1</w:t>
      </w:r>
      <w:r w:rsidRPr="00124B0E">
        <w:t>2</w:t>
      </w:r>
      <w:r>
        <w:t xml:space="preserve">. </w:t>
      </w:r>
      <w:r>
        <w:t>Обработка запроса без тела</w:t>
      </w:r>
      <w:r>
        <w:t>.</w:t>
      </w:r>
    </w:p>
    <w:p w14:paraId="0D1B9172" w14:textId="77777777" w:rsidR="00124B0E" w:rsidRPr="00124B0E" w:rsidRDefault="00124B0E" w:rsidP="00124B0E">
      <w:pPr>
        <w:pStyle w:val="3"/>
        <w:numPr>
          <w:ilvl w:val="0"/>
          <w:numId w:val="0"/>
        </w:numPr>
      </w:pPr>
    </w:p>
    <w:p w14:paraId="1DC3023B" w14:textId="316F123E" w:rsidR="004A280D" w:rsidRDefault="004A280D" w:rsidP="004A280D">
      <w:pPr>
        <w:pStyle w:val="3"/>
      </w:pPr>
      <w:bookmarkStart w:id="26" w:name="_Toc169991827"/>
      <w:r>
        <w:t>Запрос с телом</w:t>
      </w:r>
      <w:bookmarkEnd w:id="26"/>
    </w:p>
    <w:p w14:paraId="2AA0CA75" w14:textId="6D5573EC" w:rsidR="00124B0E" w:rsidRPr="00F129C8" w:rsidRDefault="00124B0E" w:rsidP="00124B0E">
      <w:pPr>
        <w:ind w:left="1134"/>
      </w:pPr>
      <w:r>
        <w:t xml:space="preserve">Запрос, информация в котором передаётся </w:t>
      </w:r>
      <w:r w:rsidR="00F129C8">
        <w:t>в теле запроса.</w:t>
      </w:r>
    </w:p>
    <w:p w14:paraId="57380BC1" w14:textId="6734EEA1" w:rsidR="001F1325" w:rsidRDefault="00F129C8" w:rsidP="001F1325">
      <w:pPr>
        <w:jc w:val="center"/>
      </w:pPr>
      <w:r>
        <w:rPr>
          <w:noProof/>
        </w:rPr>
        <w:drawing>
          <wp:inline distT="0" distB="0" distL="0" distR="0" wp14:anchorId="74B372F2" wp14:editId="69C7335E">
            <wp:extent cx="3676650" cy="2524125"/>
            <wp:effectExtent l="0" t="0" r="0" b="9525"/>
            <wp:docPr id="457219132" name="Рисунок 1" descr="Изображение выглядит как текст, снимок экрана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7219132" name="Рисунок 1" descr="Изображение выглядит как текст, снимок экрана, Шрифт&#10;&#10;Автоматически созданное описание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6766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5C67C" w14:textId="387CA740" w:rsidR="001F1325" w:rsidRDefault="001F1325" w:rsidP="001F1325">
      <w:pPr>
        <w:pStyle w:val="a6"/>
      </w:pPr>
      <w:r>
        <w:t>Рис. 12. Запрос с телом</w:t>
      </w:r>
      <w:r w:rsidR="00F725E0">
        <w:t>.</w:t>
      </w:r>
    </w:p>
    <w:p w14:paraId="61F3FAF0" w14:textId="364F6E2A" w:rsidR="00F129C8" w:rsidRDefault="00F129C8" w:rsidP="00F129C8">
      <w:pPr>
        <w:rPr>
          <w:lang w:val="en-US"/>
        </w:rPr>
      </w:pPr>
      <w:r>
        <w:tab/>
      </w:r>
      <w:r>
        <w:tab/>
        <w:t xml:space="preserve">В </w:t>
      </w:r>
      <w:r>
        <w:rPr>
          <w:lang w:val="en-US"/>
        </w:rPr>
        <w:t>Spring</w:t>
      </w:r>
      <w:r w:rsidRPr="00F129C8">
        <w:t xml:space="preserve"> </w:t>
      </w:r>
      <w:r>
        <w:t xml:space="preserve">получение данных из тела происходит с помощью заведения </w:t>
      </w:r>
      <w:r>
        <w:rPr>
          <w:lang w:val="en-US"/>
        </w:rPr>
        <w:t>DTO</w:t>
      </w:r>
      <w:r w:rsidRPr="00F129C8">
        <w:t xml:space="preserve"> </w:t>
      </w:r>
      <w:r>
        <w:t xml:space="preserve">под нужные данные и аннотацию </w:t>
      </w:r>
      <w:r>
        <w:rPr>
          <w:lang w:val="en-US"/>
        </w:rPr>
        <w:t>@RequestBody</w:t>
      </w:r>
    </w:p>
    <w:p w14:paraId="1EF48F59" w14:textId="76CD811B" w:rsidR="00F129C8" w:rsidRDefault="00F129C8" w:rsidP="00F129C8">
      <w:pPr>
        <w:rPr>
          <w:lang w:val="en-US"/>
        </w:rPr>
      </w:pPr>
      <w:r>
        <w:rPr>
          <w:noProof/>
        </w:rPr>
        <w:drawing>
          <wp:inline distT="0" distB="0" distL="0" distR="0" wp14:anchorId="44DEDB73" wp14:editId="23C01538">
            <wp:extent cx="5940425" cy="1764665"/>
            <wp:effectExtent l="0" t="0" r="3175" b="6985"/>
            <wp:docPr id="123637358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6373582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764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3137B" w14:textId="3CEBB286" w:rsidR="00F129C8" w:rsidRPr="00F129C8" w:rsidRDefault="00F129C8" w:rsidP="00F129C8">
      <w:pPr>
        <w:pStyle w:val="a6"/>
      </w:pPr>
      <w:r>
        <w:t>Рис. 13. Обработка запроса с телом</w:t>
      </w:r>
    </w:p>
    <w:p w14:paraId="5B0D91D8" w14:textId="2522FAC1" w:rsidR="009E5018" w:rsidRDefault="00831DB8" w:rsidP="009E5018">
      <w:pPr>
        <w:pStyle w:val="1"/>
      </w:pPr>
      <w:r>
        <w:br w:type="column"/>
      </w:r>
      <w:bookmarkStart w:id="27" w:name="_Toc169991828"/>
      <w:r w:rsidR="009E5018">
        <w:lastRenderedPageBreak/>
        <w:t>Тестирование</w:t>
      </w:r>
      <w:bookmarkEnd w:id="27"/>
    </w:p>
    <w:p w14:paraId="1F2D6E34" w14:textId="60ADD2B4" w:rsidR="006E35DF" w:rsidRPr="006E35DF" w:rsidRDefault="006E35DF" w:rsidP="006E35DF">
      <w:pPr>
        <w:ind w:left="567"/>
      </w:pPr>
      <w:r>
        <w:t>Было проведено тестирование каждого запроса вручную.</w:t>
      </w:r>
    </w:p>
    <w:p w14:paraId="25305C80" w14:textId="49FA80E0" w:rsidR="00723D6B" w:rsidRDefault="00831DB8" w:rsidP="00945585">
      <w:pPr>
        <w:pStyle w:val="1"/>
      </w:pPr>
      <w:r>
        <w:br w:type="column"/>
      </w:r>
      <w:bookmarkStart w:id="28" w:name="_Toc169991829"/>
      <w:r w:rsidR="003D6A0F" w:rsidRPr="00D803FA">
        <w:lastRenderedPageBreak/>
        <w:t>Вывод</w:t>
      </w:r>
      <w:bookmarkEnd w:id="28"/>
    </w:p>
    <w:p w14:paraId="0463D03E" w14:textId="59171E6E" w:rsidR="004B2581" w:rsidRPr="00723D6B" w:rsidRDefault="00723D6B" w:rsidP="00723D6B">
      <w:pPr>
        <w:pStyle w:val="1"/>
      </w:pPr>
      <w:r>
        <w:br w:type="column"/>
      </w:r>
      <w:bookmarkStart w:id="29" w:name="_Toc169991830"/>
      <w:r w:rsidR="004B2581" w:rsidRPr="00723D6B">
        <w:lastRenderedPageBreak/>
        <w:t>Источники</w:t>
      </w:r>
      <w:bookmarkEnd w:id="29"/>
    </w:p>
    <w:p w14:paraId="24F24702" w14:textId="77777777" w:rsidR="00D73FDB" w:rsidRPr="00D73FDB" w:rsidRDefault="00C27FB3" w:rsidP="00D73FDB">
      <w:pPr>
        <w:pStyle w:val="ae"/>
        <w:rPr>
          <w:lang w:val="en-US"/>
        </w:rPr>
      </w:pPr>
      <w:r>
        <w:fldChar w:fldCharType="begin"/>
      </w:r>
      <w:r w:rsidR="00DD64B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D73FDB" w:rsidRPr="00D73FDB">
        <w:rPr>
          <w:lang w:val="en-US"/>
        </w:rPr>
        <w:t>1. Docker - Reference documentation // Docker Documentation [</w:t>
      </w:r>
      <w:r w:rsidR="00D73FDB" w:rsidRPr="00D73FDB">
        <w:t>Электронный</w:t>
      </w:r>
      <w:r w:rsidR="00D73FDB" w:rsidRPr="00D73FDB">
        <w:rPr>
          <w:lang w:val="en-US"/>
        </w:rPr>
        <w:t xml:space="preserve"> </w:t>
      </w:r>
      <w:r w:rsidR="00D73FDB" w:rsidRPr="00D73FDB">
        <w:t>ресурс</w:t>
      </w:r>
      <w:r w:rsidR="00D73FDB" w:rsidRPr="00D73FDB">
        <w:rPr>
          <w:lang w:val="en-US"/>
        </w:rPr>
        <w:t>]. URL: https://docs.docker.com/reference/ (</w:t>
      </w:r>
      <w:r w:rsidR="00D73FDB" w:rsidRPr="00D73FDB">
        <w:t>дата</w:t>
      </w:r>
      <w:r w:rsidR="00D73FDB" w:rsidRPr="00D73FDB">
        <w:rPr>
          <w:lang w:val="en-US"/>
        </w:rPr>
        <w:t xml:space="preserve"> </w:t>
      </w:r>
      <w:r w:rsidR="00D73FDB" w:rsidRPr="00D73FDB">
        <w:t>обращения</w:t>
      </w:r>
      <w:r w:rsidR="00D73FDB" w:rsidRPr="00D73FDB">
        <w:rPr>
          <w:lang w:val="en-US"/>
        </w:rPr>
        <w:t>: 18.06.2024).</w:t>
      </w:r>
    </w:p>
    <w:p w14:paraId="7D9AED24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2. PostgreSQL 16.3 Documentation // PostgreSQL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postgresql.org/docs/16/index.html (дата обращения: 22.06.2024).</w:t>
      </w:r>
    </w:p>
    <w:p w14:paraId="3B8880FA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3. Maven – Maven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maven.apache.org/guides/index.html (дата обращения: 22.06.2024).</w:t>
      </w:r>
    </w:p>
    <w:p w14:paraId="7EC8DD3E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4. Documentation Overview</w:t>
      </w:r>
      <w:r w:rsidRPr="00D73FDB">
        <w:rPr>
          <w:rFonts w:ascii="Arial" w:hAnsi="Arial" w:cs="Arial"/>
          <w:lang w:val="en-US"/>
        </w:rPr>
        <w:t> </w:t>
      </w:r>
      <w:r w:rsidRPr="00D73FDB">
        <w:rPr>
          <w:lang w:val="en-US"/>
        </w:rPr>
        <w:t>:: Spring Boot [</w:t>
      </w:r>
      <w:r w:rsidRPr="00D73FDB">
        <w:rPr>
          <w:rFonts w:ascii="Aptos" w:hAnsi="Aptos" w:cs="Aptos"/>
        </w:rPr>
        <w:t>Электронный</w:t>
      </w:r>
      <w:r w:rsidRPr="00D73FDB">
        <w:rPr>
          <w:lang w:val="en-US"/>
        </w:rPr>
        <w:t xml:space="preserve"> </w:t>
      </w:r>
      <w:r w:rsidRPr="00D73FDB">
        <w:rPr>
          <w:rFonts w:ascii="Aptos" w:hAnsi="Aptos" w:cs="Aptos"/>
        </w:rPr>
        <w:t>ресурс</w:t>
      </w:r>
      <w:r w:rsidRPr="00D73FDB">
        <w:rPr>
          <w:lang w:val="en-US"/>
        </w:rPr>
        <w:t xml:space="preserve">]. </w:t>
      </w:r>
      <w:r w:rsidRPr="00D73FDB">
        <w:t>URL: https://docs.spring.io/spring-boot/documentation.html (</w:t>
      </w:r>
      <w:r w:rsidRPr="00D73FDB">
        <w:rPr>
          <w:rFonts w:ascii="Aptos" w:hAnsi="Aptos" w:cs="Aptos"/>
        </w:rPr>
        <w:t>дата</w:t>
      </w:r>
      <w:r w:rsidRPr="00D73FDB">
        <w:t xml:space="preserve"> </w:t>
      </w:r>
      <w:r w:rsidRPr="00D73FDB">
        <w:rPr>
          <w:rFonts w:ascii="Aptos" w:hAnsi="Aptos" w:cs="Aptos"/>
        </w:rPr>
        <w:t>обращения</w:t>
      </w:r>
      <w:r w:rsidRPr="00D73FDB">
        <w:t>: 18.06.2024).</w:t>
      </w:r>
    </w:p>
    <w:p w14:paraId="7ADC9F56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5. Documentation - 6.5 - Hibernate ORM // Hibernate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hibernate.org/orm/documentation/6.5/ (дата обращения: 18.06.2024).</w:t>
      </w:r>
    </w:p>
    <w:p w14:paraId="7CD9A458" w14:textId="77777777" w:rsidR="00D73FDB" w:rsidRPr="00D73FDB" w:rsidRDefault="00D73FDB" w:rsidP="00D73FDB">
      <w:pPr>
        <w:pStyle w:val="ae"/>
      </w:pPr>
      <w:r w:rsidRPr="00D73FDB">
        <w:t>6. Lombok - documentation [Электронный ресурс]. URL: https://projectlombok.org/features/ (дата обращения: 22.06.2024).</w:t>
      </w:r>
    </w:p>
    <w:p w14:paraId="4482B8C8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7. Flyway CLI and API - Flyway - Product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documentation.red-gate.com/flyway/flyway-cli-and-api (дата обращения: 18.06.2024).</w:t>
      </w:r>
    </w:p>
    <w:p w14:paraId="65F7B163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8. Getting started | IntelliJ IDEA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jetbrains.com/help/idea/getting-started.html (дата обращения: 22.06.2024).</w:t>
      </w:r>
    </w:p>
    <w:p w14:paraId="1A93BB25" w14:textId="0F383B88" w:rsidR="00EB19F5" w:rsidRPr="00EB19F5" w:rsidRDefault="00C27FB3" w:rsidP="00111887">
      <w:r>
        <w:fldChar w:fldCharType="end"/>
      </w:r>
    </w:p>
    <w:sectPr w:rsidR="00EB19F5" w:rsidRPr="00EB19F5" w:rsidSect="0033058A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2BF670F" w14:textId="77777777" w:rsidR="00E64E31" w:rsidRDefault="00E64E31" w:rsidP="0033058A">
      <w:pPr>
        <w:spacing w:after="0" w:line="240" w:lineRule="auto"/>
      </w:pPr>
      <w:r>
        <w:separator/>
      </w:r>
    </w:p>
  </w:endnote>
  <w:endnote w:type="continuationSeparator" w:id="0">
    <w:p w14:paraId="4F1E0B39" w14:textId="77777777" w:rsidR="00E64E31" w:rsidRDefault="00E64E31" w:rsidP="003305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26A56B1" w14:textId="77777777" w:rsidR="00E64E31" w:rsidRDefault="00E64E31" w:rsidP="0033058A">
      <w:pPr>
        <w:spacing w:after="0" w:line="240" w:lineRule="auto"/>
      </w:pPr>
      <w:r>
        <w:separator/>
      </w:r>
    </w:p>
  </w:footnote>
  <w:footnote w:type="continuationSeparator" w:id="0">
    <w:p w14:paraId="464D26B1" w14:textId="77777777" w:rsidR="00E64E31" w:rsidRDefault="00E64E31" w:rsidP="003305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047D66"/>
    <w:multiLevelType w:val="hybridMultilevel"/>
    <w:tmpl w:val="C57CC54C"/>
    <w:lvl w:ilvl="0" w:tplc="2D0A2766">
      <w:start w:val="1"/>
      <w:numFmt w:val="decimal"/>
      <w:lvlText w:val="%1."/>
      <w:lvlJc w:val="left"/>
      <w:pPr>
        <w:ind w:left="177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0" w:hanging="360"/>
      </w:pPr>
    </w:lvl>
    <w:lvl w:ilvl="2" w:tplc="0419001B">
      <w:start w:val="1"/>
      <w:numFmt w:val="lowerRoman"/>
      <w:lvlText w:val="%3."/>
      <w:lvlJc w:val="right"/>
      <w:pPr>
        <w:ind w:left="3210" w:hanging="180"/>
      </w:pPr>
    </w:lvl>
    <w:lvl w:ilvl="3" w:tplc="0419000F">
      <w:start w:val="1"/>
      <w:numFmt w:val="decimal"/>
      <w:lvlText w:val="%4."/>
      <w:lvlJc w:val="left"/>
      <w:pPr>
        <w:ind w:left="3930" w:hanging="360"/>
      </w:pPr>
    </w:lvl>
    <w:lvl w:ilvl="4" w:tplc="04190019" w:tentative="1">
      <w:start w:val="1"/>
      <w:numFmt w:val="lowerLetter"/>
      <w:lvlText w:val="%5."/>
      <w:lvlJc w:val="left"/>
      <w:pPr>
        <w:ind w:left="4650" w:hanging="360"/>
      </w:pPr>
    </w:lvl>
    <w:lvl w:ilvl="5" w:tplc="0419001B" w:tentative="1">
      <w:start w:val="1"/>
      <w:numFmt w:val="lowerRoman"/>
      <w:lvlText w:val="%6."/>
      <w:lvlJc w:val="right"/>
      <w:pPr>
        <w:ind w:left="5370" w:hanging="180"/>
      </w:pPr>
    </w:lvl>
    <w:lvl w:ilvl="6" w:tplc="0419000F" w:tentative="1">
      <w:start w:val="1"/>
      <w:numFmt w:val="decimal"/>
      <w:lvlText w:val="%7."/>
      <w:lvlJc w:val="left"/>
      <w:pPr>
        <w:ind w:left="6090" w:hanging="360"/>
      </w:pPr>
    </w:lvl>
    <w:lvl w:ilvl="7" w:tplc="04190019" w:tentative="1">
      <w:start w:val="1"/>
      <w:numFmt w:val="lowerLetter"/>
      <w:lvlText w:val="%8."/>
      <w:lvlJc w:val="left"/>
      <w:pPr>
        <w:ind w:left="6810" w:hanging="360"/>
      </w:pPr>
    </w:lvl>
    <w:lvl w:ilvl="8" w:tplc="0419001B" w:tentative="1">
      <w:start w:val="1"/>
      <w:numFmt w:val="lowerRoman"/>
      <w:lvlText w:val="%9."/>
      <w:lvlJc w:val="right"/>
      <w:pPr>
        <w:ind w:left="7530" w:hanging="180"/>
      </w:pPr>
    </w:lvl>
  </w:abstractNum>
  <w:abstractNum w:abstractNumId="1" w15:restartNumberingAfterBreak="0">
    <w:nsid w:val="153D6910"/>
    <w:multiLevelType w:val="hybridMultilevel"/>
    <w:tmpl w:val="DF5430A4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C377B03"/>
    <w:multiLevelType w:val="multilevel"/>
    <w:tmpl w:val="AE1CFFB0"/>
    <w:lvl w:ilvl="0">
      <w:start w:val="1"/>
      <w:numFmt w:val="decimal"/>
      <w:pStyle w:val="1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ind w:left="851" w:hanging="567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ind w:left="1134" w:hanging="566"/>
      </w:pPr>
      <w:rPr>
        <w:rFonts w:hint="default"/>
      </w:rPr>
    </w:lvl>
    <w:lvl w:ilvl="3">
      <w:start w:val="1"/>
      <w:numFmt w:val="decimal"/>
      <w:pStyle w:val="4"/>
      <w:lvlText w:val="%1.%2.%3.%4."/>
      <w:lvlJc w:val="left"/>
      <w:pPr>
        <w:ind w:left="1418" w:hanging="567"/>
      </w:pPr>
      <w:rPr>
        <w:rFonts w:hint="default"/>
      </w:rPr>
    </w:lvl>
    <w:lvl w:ilvl="4">
      <w:start w:val="1"/>
      <w:numFmt w:val="decimal"/>
      <w:pStyle w:val="5"/>
      <w:lvlText w:val="%1.%2.%3.%4.%5."/>
      <w:lvlJc w:val="left"/>
      <w:pPr>
        <w:ind w:left="1701" w:hanging="56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74" w:hanging="45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58" w:hanging="45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42" w:hanging="45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26" w:hanging="454"/>
      </w:pPr>
      <w:rPr>
        <w:rFonts w:hint="default"/>
      </w:rPr>
    </w:lvl>
  </w:abstractNum>
  <w:abstractNum w:abstractNumId="3" w15:restartNumberingAfterBreak="0">
    <w:nsid w:val="4B4D7DE4"/>
    <w:multiLevelType w:val="hybridMultilevel"/>
    <w:tmpl w:val="BB52D83C"/>
    <w:lvl w:ilvl="0" w:tplc="CD3E778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F6247F3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B757FFA"/>
    <w:multiLevelType w:val="hybridMultilevel"/>
    <w:tmpl w:val="BE4E30A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2693B9C"/>
    <w:multiLevelType w:val="hybridMultilevel"/>
    <w:tmpl w:val="429E0DCA"/>
    <w:lvl w:ilvl="0" w:tplc="3A5409AA">
      <w:start w:val="1"/>
      <w:numFmt w:val="decimal"/>
      <w:lvlText w:val="%1."/>
      <w:lvlJc w:val="left"/>
      <w:pPr>
        <w:ind w:left="1776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6" w15:restartNumberingAfterBreak="0">
    <w:nsid w:val="6C111116"/>
    <w:multiLevelType w:val="multilevel"/>
    <w:tmpl w:val="041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764B7B77"/>
    <w:multiLevelType w:val="hybridMultilevel"/>
    <w:tmpl w:val="8BDCF3F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5345245">
    <w:abstractNumId w:val="7"/>
  </w:num>
  <w:num w:numId="2" w16cid:durableId="506988359">
    <w:abstractNumId w:val="6"/>
  </w:num>
  <w:num w:numId="3" w16cid:durableId="184055763">
    <w:abstractNumId w:val="2"/>
  </w:num>
  <w:num w:numId="4" w16cid:durableId="1934706410">
    <w:abstractNumId w:val="4"/>
  </w:num>
  <w:num w:numId="5" w16cid:durableId="1833594102">
    <w:abstractNumId w:val="3"/>
  </w:num>
  <w:num w:numId="6" w16cid:durableId="3670778">
    <w:abstractNumId w:val="1"/>
  </w:num>
  <w:num w:numId="7" w16cid:durableId="949242344">
    <w:abstractNumId w:val="5"/>
  </w:num>
  <w:num w:numId="8" w16cid:durableId="1368261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529C"/>
    <w:rsid w:val="0003103E"/>
    <w:rsid w:val="000676DC"/>
    <w:rsid w:val="00096EC2"/>
    <w:rsid w:val="000A33C0"/>
    <w:rsid w:val="000C035A"/>
    <w:rsid w:val="00111887"/>
    <w:rsid w:val="00124B0E"/>
    <w:rsid w:val="00137CEC"/>
    <w:rsid w:val="00157B89"/>
    <w:rsid w:val="00194ECA"/>
    <w:rsid w:val="001B7460"/>
    <w:rsid w:val="001F1325"/>
    <w:rsid w:val="00234AA3"/>
    <w:rsid w:val="002359C4"/>
    <w:rsid w:val="002C50AA"/>
    <w:rsid w:val="00317EA1"/>
    <w:rsid w:val="0033058A"/>
    <w:rsid w:val="00334847"/>
    <w:rsid w:val="003624F5"/>
    <w:rsid w:val="003D6A0F"/>
    <w:rsid w:val="00431AB2"/>
    <w:rsid w:val="004723F6"/>
    <w:rsid w:val="004A280D"/>
    <w:rsid w:val="004A51B9"/>
    <w:rsid w:val="004B2581"/>
    <w:rsid w:val="004E062A"/>
    <w:rsid w:val="004F0668"/>
    <w:rsid w:val="004F2099"/>
    <w:rsid w:val="00592CAA"/>
    <w:rsid w:val="005E2F25"/>
    <w:rsid w:val="005F5475"/>
    <w:rsid w:val="006A6929"/>
    <w:rsid w:val="006E35DF"/>
    <w:rsid w:val="0070529C"/>
    <w:rsid w:val="007071BA"/>
    <w:rsid w:val="00723D6B"/>
    <w:rsid w:val="007333CC"/>
    <w:rsid w:val="00756DF3"/>
    <w:rsid w:val="00762E47"/>
    <w:rsid w:val="007677B7"/>
    <w:rsid w:val="007C361A"/>
    <w:rsid w:val="00831DB8"/>
    <w:rsid w:val="00870E80"/>
    <w:rsid w:val="008B181B"/>
    <w:rsid w:val="008F493B"/>
    <w:rsid w:val="00912685"/>
    <w:rsid w:val="009368FA"/>
    <w:rsid w:val="00945585"/>
    <w:rsid w:val="00965B68"/>
    <w:rsid w:val="009C44E1"/>
    <w:rsid w:val="009E5018"/>
    <w:rsid w:val="00A36863"/>
    <w:rsid w:val="00A53B99"/>
    <w:rsid w:val="00A80320"/>
    <w:rsid w:val="00BE6696"/>
    <w:rsid w:val="00C0323A"/>
    <w:rsid w:val="00C069A2"/>
    <w:rsid w:val="00C13E63"/>
    <w:rsid w:val="00C16B85"/>
    <w:rsid w:val="00C27FB3"/>
    <w:rsid w:val="00D26851"/>
    <w:rsid w:val="00D73FDB"/>
    <w:rsid w:val="00D803FA"/>
    <w:rsid w:val="00D9570C"/>
    <w:rsid w:val="00DD64B7"/>
    <w:rsid w:val="00E64E31"/>
    <w:rsid w:val="00E717D2"/>
    <w:rsid w:val="00E7515C"/>
    <w:rsid w:val="00EB19F5"/>
    <w:rsid w:val="00F129C8"/>
    <w:rsid w:val="00F725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FBE4E"/>
  <w15:chartTrackingRefBased/>
  <w15:docId w15:val="{EFCDCBED-5A76-431F-887B-2DFF2B548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51B9"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945585"/>
    <w:pPr>
      <w:numPr>
        <w:numId w:val="3"/>
      </w:numPr>
      <w:outlineLvl w:val="0"/>
    </w:pPr>
    <w:rPr>
      <w:b/>
      <w:bCs/>
      <w:sz w:val="40"/>
      <w:szCs w:val="40"/>
    </w:rPr>
  </w:style>
  <w:style w:type="paragraph" w:styleId="2">
    <w:name w:val="heading 2"/>
    <w:basedOn w:val="1"/>
    <w:next w:val="a"/>
    <w:link w:val="20"/>
    <w:uiPriority w:val="9"/>
    <w:unhideWhenUsed/>
    <w:qFormat/>
    <w:rsid w:val="00945585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a0"/>
    <w:next w:val="a"/>
    <w:link w:val="30"/>
    <w:uiPriority w:val="9"/>
    <w:unhideWhenUsed/>
    <w:qFormat/>
    <w:rsid w:val="00194ECA"/>
    <w:pPr>
      <w:numPr>
        <w:ilvl w:val="2"/>
        <w:numId w:val="3"/>
      </w:numPr>
      <w:outlineLvl w:val="2"/>
    </w:pPr>
    <w:rPr>
      <w:b/>
      <w:bCs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234AA3"/>
    <w:pPr>
      <w:numPr>
        <w:ilvl w:val="3"/>
        <w:numId w:val="3"/>
      </w:numPr>
      <w:outlineLvl w:val="3"/>
    </w:pPr>
    <w:rPr>
      <w:b/>
      <w:bCs/>
      <w:sz w:val="26"/>
      <w:szCs w:val="26"/>
    </w:rPr>
  </w:style>
  <w:style w:type="paragraph" w:styleId="5">
    <w:name w:val="heading 5"/>
    <w:basedOn w:val="4"/>
    <w:next w:val="a"/>
    <w:link w:val="50"/>
    <w:uiPriority w:val="9"/>
    <w:unhideWhenUsed/>
    <w:qFormat/>
    <w:rsid w:val="00234AA3"/>
    <w:pPr>
      <w:numPr>
        <w:ilvl w:val="4"/>
      </w:numPr>
      <w:outlineLvl w:val="4"/>
    </w:pPr>
    <w:rPr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05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05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05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05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uiPriority w:val="9"/>
    <w:rsid w:val="00945585"/>
    <w:rPr>
      <w:b/>
      <w:bCs/>
      <w:sz w:val="40"/>
      <w:szCs w:val="40"/>
    </w:rPr>
  </w:style>
  <w:style w:type="character" w:customStyle="1" w:styleId="20">
    <w:name w:val="Заголовок 2 Знак"/>
    <w:basedOn w:val="a1"/>
    <w:link w:val="2"/>
    <w:uiPriority w:val="9"/>
    <w:rsid w:val="00945585"/>
    <w:rPr>
      <w:b/>
      <w:bCs/>
      <w:sz w:val="32"/>
      <w:szCs w:val="32"/>
    </w:rPr>
  </w:style>
  <w:style w:type="character" w:customStyle="1" w:styleId="30">
    <w:name w:val="Заголовок 3 Знак"/>
    <w:basedOn w:val="a1"/>
    <w:link w:val="3"/>
    <w:uiPriority w:val="9"/>
    <w:rsid w:val="00194ECA"/>
    <w:rPr>
      <w:b/>
      <w:bCs/>
      <w:sz w:val="28"/>
      <w:szCs w:val="28"/>
    </w:rPr>
  </w:style>
  <w:style w:type="character" w:customStyle="1" w:styleId="40">
    <w:name w:val="Заголовок 4 Знак"/>
    <w:basedOn w:val="a1"/>
    <w:link w:val="4"/>
    <w:uiPriority w:val="9"/>
    <w:rsid w:val="00234AA3"/>
    <w:rPr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sid w:val="00234AA3"/>
    <w:rPr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semiHidden/>
    <w:rsid w:val="0070529C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1"/>
    <w:link w:val="7"/>
    <w:uiPriority w:val="9"/>
    <w:semiHidden/>
    <w:rsid w:val="0070529C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1"/>
    <w:link w:val="8"/>
    <w:uiPriority w:val="9"/>
    <w:semiHidden/>
    <w:rsid w:val="0070529C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1"/>
    <w:link w:val="9"/>
    <w:uiPriority w:val="9"/>
    <w:semiHidden/>
    <w:rsid w:val="0070529C"/>
    <w:rPr>
      <w:rFonts w:eastAsiaTheme="majorEastAsia" w:cstheme="majorBidi"/>
      <w:color w:val="272727" w:themeColor="text1" w:themeTint="D8"/>
    </w:rPr>
  </w:style>
  <w:style w:type="paragraph" w:styleId="a4">
    <w:name w:val="Title"/>
    <w:basedOn w:val="a"/>
    <w:next w:val="a"/>
    <w:link w:val="a5"/>
    <w:uiPriority w:val="10"/>
    <w:qFormat/>
    <w:rsid w:val="00705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1"/>
    <w:link w:val="a4"/>
    <w:uiPriority w:val="10"/>
    <w:rsid w:val="00705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C069A2"/>
    <w:pPr>
      <w:jc w:val="center"/>
    </w:pPr>
    <w:rPr>
      <w:sz w:val="18"/>
      <w:szCs w:val="18"/>
    </w:rPr>
  </w:style>
  <w:style w:type="character" w:customStyle="1" w:styleId="a7">
    <w:name w:val="Подзаголовок Знак"/>
    <w:basedOn w:val="a1"/>
    <w:link w:val="a6"/>
    <w:uiPriority w:val="11"/>
    <w:rsid w:val="00C069A2"/>
    <w:rPr>
      <w:sz w:val="18"/>
      <w:szCs w:val="18"/>
    </w:rPr>
  </w:style>
  <w:style w:type="paragraph" w:styleId="21">
    <w:name w:val="Quote"/>
    <w:basedOn w:val="a"/>
    <w:next w:val="a"/>
    <w:link w:val="22"/>
    <w:uiPriority w:val="29"/>
    <w:qFormat/>
    <w:rsid w:val="00705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1"/>
    <w:link w:val="21"/>
    <w:uiPriority w:val="29"/>
    <w:rsid w:val="0070529C"/>
    <w:rPr>
      <w:i/>
      <w:iCs/>
      <w:color w:val="404040" w:themeColor="text1" w:themeTint="BF"/>
    </w:rPr>
  </w:style>
  <w:style w:type="paragraph" w:styleId="a0">
    <w:name w:val="List Paragraph"/>
    <w:basedOn w:val="a"/>
    <w:uiPriority w:val="34"/>
    <w:qFormat/>
    <w:rsid w:val="0070529C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70529C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05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a">
    <w:name w:val="Выделенная цитата Знак"/>
    <w:basedOn w:val="a1"/>
    <w:link w:val="a9"/>
    <w:uiPriority w:val="30"/>
    <w:rsid w:val="0070529C"/>
    <w:rPr>
      <w:i/>
      <w:iCs/>
      <w:color w:val="0F4761" w:themeColor="accent1" w:themeShade="BF"/>
    </w:rPr>
  </w:style>
  <w:style w:type="character" w:styleId="ab">
    <w:name w:val="Intense Reference"/>
    <w:basedOn w:val="a1"/>
    <w:uiPriority w:val="32"/>
    <w:qFormat/>
    <w:rsid w:val="0070529C"/>
    <w:rPr>
      <w:b/>
      <w:bCs/>
      <w:smallCaps/>
      <w:color w:val="0F4761" w:themeColor="accent1" w:themeShade="BF"/>
      <w:spacing w:val="5"/>
    </w:rPr>
  </w:style>
  <w:style w:type="paragraph" w:styleId="ac">
    <w:name w:val="TOC Heading"/>
    <w:basedOn w:val="1"/>
    <w:next w:val="a"/>
    <w:uiPriority w:val="39"/>
    <w:unhideWhenUsed/>
    <w:qFormat/>
    <w:rsid w:val="00945585"/>
    <w:pPr>
      <w:keepNext/>
      <w:keepLines/>
      <w:numPr>
        <w:numId w:val="0"/>
      </w:numPr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  <w:lang w:eastAsia="ru-RU"/>
      <w14:ligatures w14:val="none"/>
    </w:rPr>
  </w:style>
  <w:style w:type="paragraph" w:styleId="11">
    <w:name w:val="toc 1"/>
    <w:basedOn w:val="a"/>
    <w:next w:val="a"/>
    <w:autoRedefine/>
    <w:uiPriority w:val="39"/>
    <w:unhideWhenUsed/>
    <w:rsid w:val="00945585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945585"/>
    <w:pPr>
      <w:spacing w:after="100"/>
      <w:ind w:left="240"/>
    </w:pPr>
  </w:style>
  <w:style w:type="character" w:styleId="ad">
    <w:name w:val="Hyperlink"/>
    <w:basedOn w:val="a1"/>
    <w:uiPriority w:val="99"/>
    <w:unhideWhenUsed/>
    <w:rsid w:val="00945585"/>
    <w:rPr>
      <w:color w:val="467886" w:themeColor="hyperlink"/>
      <w:u w:val="single"/>
    </w:rPr>
  </w:style>
  <w:style w:type="paragraph" w:styleId="ae">
    <w:name w:val="Bibliography"/>
    <w:basedOn w:val="a"/>
    <w:next w:val="a"/>
    <w:uiPriority w:val="37"/>
    <w:unhideWhenUsed/>
    <w:rsid w:val="00C27FB3"/>
    <w:pPr>
      <w:spacing w:after="240" w:line="240" w:lineRule="auto"/>
    </w:pPr>
  </w:style>
  <w:style w:type="paragraph" w:styleId="af">
    <w:name w:val="header"/>
    <w:basedOn w:val="a"/>
    <w:link w:val="af0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Верхний колонтитул Знак"/>
    <w:basedOn w:val="a1"/>
    <w:link w:val="af"/>
    <w:uiPriority w:val="99"/>
    <w:rsid w:val="0033058A"/>
    <w:rPr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2">
    <w:name w:val="Нижний колонтитул Знак"/>
    <w:basedOn w:val="a1"/>
    <w:link w:val="af1"/>
    <w:uiPriority w:val="99"/>
    <w:rsid w:val="0033058A"/>
    <w:rPr>
      <w:sz w:val="24"/>
      <w:szCs w:val="24"/>
    </w:rPr>
  </w:style>
  <w:style w:type="paragraph" w:styleId="31">
    <w:name w:val="toc 3"/>
    <w:basedOn w:val="a"/>
    <w:next w:val="a"/>
    <w:autoRedefine/>
    <w:uiPriority w:val="39"/>
    <w:unhideWhenUsed/>
    <w:rsid w:val="00194ECA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30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3F91C9-1FDC-4790-AEEF-4F60973A8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3</TotalTime>
  <Pages>16</Pages>
  <Words>2174</Words>
  <Characters>16093</Characters>
  <Application>Microsoft Office Word</Application>
  <DocSecurity>0</DocSecurity>
  <Lines>618</Lines>
  <Paragraphs>43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еийм Поповкин</dc:creator>
  <cp:keywords/>
  <dc:description/>
  <cp:lastModifiedBy>Артемий Поповкин</cp:lastModifiedBy>
  <cp:revision>27</cp:revision>
  <dcterms:created xsi:type="dcterms:W3CDTF">2024-05-28T06:18:00Z</dcterms:created>
  <dcterms:modified xsi:type="dcterms:W3CDTF">2024-06-22T13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fvqkxQl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